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0721C3D2" w14:textId="6A67A21B" w:rsidR="000B3CAB" w:rsidRPr="008B3D3F" w:rsidRDefault="00B60138" w:rsidP="00D54CB3">
      <w:pPr>
        <w:rPr>
          <w:rFonts w:ascii="Times New Roman" w:eastAsia="Times New Roman" w:hAnsi="Times New Roman" w:cs="Times New Roman"/>
          <w:b/>
          <w:bCs/>
          <w:sz w:val="24"/>
          <w:szCs w:val="24"/>
          <w:shd w:val="clear" w:color="auto" w:fill="FFFFFF"/>
        </w:rPr>
      </w:pPr>
      <w:r w:rsidRPr="008B3D3F">
        <w:rPr>
          <w:rFonts w:ascii="Times New Roman" w:eastAsia="Times New Roman" w:hAnsi="Times New Roman" w:cs="Times New Roman"/>
          <w:b/>
          <w:bCs/>
          <w:sz w:val="24"/>
          <w:szCs w:val="24"/>
          <w:shd w:val="clear" w:color="auto" w:fill="FFFFFF"/>
        </w:rPr>
        <w:t xml:space="preserve">Aligning </w:t>
      </w:r>
      <w:r w:rsidR="00032ABB">
        <w:rPr>
          <w:rFonts w:ascii="Times New Roman" w:eastAsia="Times New Roman" w:hAnsi="Times New Roman" w:cs="Times New Roman"/>
          <w:b/>
          <w:bCs/>
          <w:sz w:val="24"/>
          <w:szCs w:val="24"/>
          <w:shd w:val="clear" w:color="auto" w:fill="FFFFFF"/>
        </w:rPr>
        <w:t>staff</w:t>
      </w:r>
      <w:r w:rsidR="004258B1">
        <w:rPr>
          <w:rFonts w:ascii="Times New Roman" w:eastAsia="Times New Roman" w:hAnsi="Times New Roman" w:cs="Times New Roman"/>
          <w:b/>
          <w:bCs/>
          <w:sz w:val="24"/>
          <w:szCs w:val="24"/>
          <w:shd w:val="clear" w:color="auto" w:fill="FFFFFF"/>
        </w:rPr>
        <w:t>ing</w:t>
      </w:r>
      <w:r w:rsidRPr="008B3D3F">
        <w:rPr>
          <w:rFonts w:ascii="Times New Roman" w:eastAsia="Times New Roman" w:hAnsi="Times New Roman" w:cs="Times New Roman"/>
          <w:b/>
          <w:bCs/>
          <w:sz w:val="24"/>
          <w:szCs w:val="24"/>
          <w:shd w:val="clear" w:color="auto" w:fill="FFFFFF"/>
        </w:rPr>
        <w:t xml:space="preserve"> schedules </w:t>
      </w:r>
      <w:r w:rsidR="002C16FB">
        <w:rPr>
          <w:rFonts w:ascii="Times New Roman" w:eastAsia="Times New Roman" w:hAnsi="Times New Roman" w:cs="Times New Roman"/>
          <w:b/>
          <w:bCs/>
          <w:sz w:val="24"/>
          <w:szCs w:val="24"/>
          <w:shd w:val="clear" w:color="auto" w:fill="FFFFFF"/>
        </w:rPr>
        <w:t xml:space="preserve">with </w:t>
      </w:r>
      <w:r w:rsidR="004258B1">
        <w:rPr>
          <w:rFonts w:ascii="Times New Roman" w:eastAsia="Times New Roman" w:hAnsi="Times New Roman" w:cs="Times New Roman"/>
          <w:b/>
          <w:bCs/>
          <w:sz w:val="24"/>
          <w:szCs w:val="24"/>
          <w:shd w:val="clear" w:color="auto" w:fill="FFFFFF"/>
        </w:rPr>
        <w:t xml:space="preserve">testing and </w:t>
      </w:r>
      <w:r w:rsidR="00AF71F7">
        <w:rPr>
          <w:rFonts w:ascii="Times New Roman" w:eastAsia="Times New Roman" w:hAnsi="Times New Roman" w:cs="Times New Roman"/>
          <w:b/>
          <w:bCs/>
          <w:sz w:val="24"/>
          <w:szCs w:val="24"/>
          <w:shd w:val="clear" w:color="auto" w:fill="FFFFFF"/>
        </w:rPr>
        <w:t xml:space="preserve">isolation </w:t>
      </w:r>
      <w:r w:rsidR="00DF27B9">
        <w:rPr>
          <w:rFonts w:ascii="Times New Roman" w:eastAsia="Times New Roman" w:hAnsi="Times New Roman" w:cs="Times New Roman"/>
          <w:b/>
          <w:bCs/>
          <w:sz w:val="24"/>
          <w:szCs w:val="24"/>
          <w:shd w:val="clear" w:color="auto" w:fill="FFFFFF"/>
        </w:rPr>
        <w:t xml:space="preserve">strategies </w:t>
      </w:r>
      <w:r w:rsidRPr="008B3D3F">
        <w:rPr>
          <w:rFonts w:ascii="Times New Roman" w:eastAsia="Times New Roman" w:hAnsi="Times New Roman" w:cs="Times New Roman"/>
          <w:b/>
          <w:bCs/>
          <w:sz w:val="24"/>
          <w:szCs w:val="24"/>
          <w:shd w:val="clear" w:color="auto" w:fill="FFFFFF"/>
        </w:rPr>
        <w:t xml:space="preserve">reduces the risk of COVID-19 </w:t>
      </w:r>
      <w:r w:rsidR="00BA0E14">
        <w:rPr>
          <w:rFonts w:ascii="Times New Roman" w:eastAsia="Times New Roman" w:hAnsi="Times New Roman" w:cs="Times New Roman"/>
          <w:b/>
          <w:bCs/>
          <w:sz w:val="24"/>
          <w:szCs w:val="24"/>
          <w:shd w:val="clear" w:color="auto" w:fill="FFFFFF"/>
        </w:rPr>
        <w:t>outbreaks in</w:t>
      </w:r>
      <w:r w:rsidRPr="008B3D3F">
        <w:rPr>
          <w:rFonts w:ascii="Times New Roman" w:eastAsia="Times New Roman" w:hAnsi="Times New Roman" w:cs="Times New Roman"/>
          <w:b/>
          <w:bCs/>
          <w:sz w:val="24"/>
          <w:szCs w:val="24"/>
          <w:shd w:val="clear" w:color="auto" w:fill="FFFFFF"/>
        </w:rPr>
        <w:t xml:space="preserve"> carceral </w:t>
      </w:r>
      <w:r w:rsidR="00BA0E14">
        <w:rPr>
          <w:rFonts w:ascii="Times New Roman" w:eastAsia="Times New Roman" w:hAnsi="Times New Roman" w:cs="Times New Roman"/>
          <w:b/>
          <w:bCs/>
          <w:sz w:val="24"/>
          <w:szCs w:val="24"/>
          <w:shd w:val="clear" w:color="auto" w:fill="FFFFFF"/>
        </w:rPr>
        <w:t xml:space="preserve">and other congregate </w:t>
      </w:r>
      <w:r w:rsidRPr="008B3D3F">
        <w:rPr>
          <w:rFonts w:ascii="Times New Roman" w:eastAsia="Times New Roman" w:hAnsi="Times New Roman" w:cs="Times New Roman"/>
          <w:b/>
          <w:bCs/>
          <w:sz w:val="24"/>
          <w:szCs w:val="24"/>
          <w:shd w:val="clear" w:color="auto" w:fill="FFFFFF"/>
        </w:rPr>
        <w:t>setting</w:t>
      </w:r>
      <w:r w:rsidR="00656EF4">
        <w:rPr>
          <w:rFonts w:ascii="Times New Roman" w:eastAsia="Times New Roman" w:hAnsi="Times New Roman" w:cs="Times New Roman"/>
          <w:b/>
          <w:bCs/>
          <w:sz w:val="24"/>
          <w:szCs w:val="24"/>
          <w:shd w:val="clear" w:color="auto" w:fill="FFFFFF"/>
        </w:rPr>
        <w:t>s</w:t>
      </w:r>
      <w:r w:rsidR="00BA0E14">
        <w:rPr>
          <w:rFonts w:ascii="Times New Roman" w:eastAsia="Times New Roman" w:hAnsi="Times New Roman" w:cs="Times New Roman"/>
          <w:b/>
          <w:bCs/>
          <w:sz w:val="24"/>
          <w:szCs w:val="24"/>
          <w:shd w:val="clear" w:color="auto" w:fill="FFFFFF"/>
        </w:rPr>
        <w:t>: A simulation study</w:t>
      </w: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2469095B"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California </w:t>
      </w:r>
      <w:r>
        <w:rPr>
          <w:rFonts w:ascii="Times New Roman" w:eastAsia="Times New Roman" w:hAnsi="Times New Roman" w:cs="Times New Roman"/>
          <w:iCs/>
          <w:color w:val="000000"/>
          <w:sz w:val="24"/>
          <w:szCs w:val="24"/>
          <w:shd w:val="clear" w:color="auto" w:fill="FFFFFF"/>
        </w:rPr>
        <w:t>(CM Hoover, S Blumberg)</w:t>
      </w:r>
    </w:p>
    <w:p w14:paraId="6C98A892" w14:textId="77777777" w:rsidR="00970759" w:rsidRDefault="00970759" w:rsidP="00D54CB3">
      <w:pPr>
        <w:spacing w:after="0" w:line="240" w:lineRule="auto"/>
        <w:rPr>
          <w:rFonts w:ascii="Times New Roman" w:eastAsia="Times New Roman" w:hAnsi="Times New Roman" w:cs="Times New Roman"/>
          <w:iCs/>
          <w:color w:val="000000"/>
          <w:sz w:val="24"/>
          <w:szCs w:val="24"/>
          <w:shd w:val="clear" w:color="auto" w:fill="FFFFFF"/>
        </w:rPr>
      </w:pPr>
    </w:p>
    <w:p w14:paraId="44328320" w14:textId="59441A9D" w:rsid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24BDE78E" w14:textId="77777777" w:rsidR="00970759" w:rsidRPr="003B644F" w:rsidRDefault="00970759" w:rsidP="00D54CB3">
      <w:pPr>
        <w:spacing w:after="0" w:line="240" w:lineRule="auto"/>
        <w:rPr>
          <w:rFonts w:ascii="Times New Roman" w:eastAsia="Times New Roman" w:hAnsi="Times New Roman" w:cs="Times New Roman"/>
          <w:iCs/>
          <w:color w:val="000000"/>
          <w:sz w:val="24"/>
          <w:szCs w:val="24"/>
          <w:shd w:val="clear" w:color="auto" w:fill="FFFFFF"/>
        </w:rPr>
      </w:pPr>
    </w:p>
    <w:p w14:paraId="0914AEA6" w14:textId="3B38E0C8"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395C8650"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w:t>
      </w:r>
      <w:r w:rsidR="004258B1">
        <w:rPr>
          <w:rFonts w:ascii="Times New Roman" w:eastAsia="Times New Roman" w:hAnsi="Times New Roman" w:cs="Times New Roman"/>
          <w:color w:val="000000"/>
          <w:sz w:val="24"/>
          <w:szCs w:val="24"/>
          <w:shd w:val="clear" w:color="auto" w:fill="FFFFFF"/>
        </w:rPr>
        <w:t>415) 476-1442</w:t>
      </w:r>
    </w:p>
    <w:p w14:paraId="57F7C9E0" w14:textId="7FFF8555"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hyperlink r:id="rId12" w:history="1">
        <w:r w:rsidR="004258B1" w:rsidRPr="00D85878">
          <w:rPr>
            <w:rStyle w:val="Hyperlink"/>
            <w:rFonts w:ascii="Times New Roman" w:hAnsi="Times New Roman" w:cs="Times New Roman"/>
            <w:sz w:val="24"/>
            <w:szCs w:val="24"/>
          </w:rPr>
          <w:t>cmhoove14@gmail.com</w:t>
        </w:r>
      </w:hyperlink>
      <w:r w:rsidR="004258B1">
        <w:rPr>
          <w:rFonts w:ascii="Times New Roman" w:hAnsi="Times New Roman" w:cs="Times New Roman"/>
          <w:sz w:val="24"/>
          <w:szCs w:val="24"/>
        </w:rPr>
        <w:t xml:space="preserve"> </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500F56C4"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460658">
        <w:rPr>
          <w:rFonts w:ascii="Times New Roman" w:eastAsia="Times New Roman" w:hAnsi="Times New Roman" w:cs="Times New Roman"/>
          <w:color w:val="000000"/>
          <w:sz w:val="24"/>
          <w:szCs w:val="24"/>
          <w:shd w:val="clear" w:color="auto" w:fill="FFFFFF"/>
        </w:rPr>
        <w:t xml:space="preserve">routin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w:t>
      </w:r>
      <w:r w:rsidR="00A64EDB">
        <w:rPr>
          <w:rFonts w:ascii="Times New Roman" w:eastAsia="Times New Roman" w:hAnsi="Times New Roman" w:cs="Times New Roman"/>
          <w:color w:val="000000"/>
          <w:sz w:val="24"/>
          <w:szCs w:val="24"/>
          <w:shd w:val="clear" w:color="auto" w:fill="FFFFFF"/>
        </w:rPr>
        <w:t xml:space="preserve">and isolation </w:t>
      </w:r>
      <w:r w:rsidR="00460658">
        <w:rPr>
          <w:rFonts w:ascii="Times New Roman" w:eastAsia="Times New Roman" w:hAnsi="Times New Roman" w:cs="Times New Roman"/>
          <w:color w:val="000000"/>
          <w:sz w:val="24"/>
          <w:szCs w:val="24"/>
          <w:shd w:val="clear" w:color="auto" w:fill="FFFFFF"/>
        </w:rPr>
        <w:t xml:space="preserve">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w:t>
      </w:r>
      <w:r w:rsidR="00A64EDB">
        <w:rPr>
          <w:rFonts w:ascii="Times New Roman" w:eastAsia="Times New Roman" w:hAnsi="Times New Roman" w:cs="Times New Roman"/>
          <w:color w:val="000000"/>
          <w:sz w:val="24"/>
          <w:szCs w:val="24"/>
          <w:shd w:val="clear" w:color="auto" w:fill="FFFFFF"/>
        </w:rPr>
        <w:t xml:space="preserve">inadvertently </w:t>
      </w:r>
      <w:r w:rsidR="008A53AE">
        <w:rPr>
          <w:rFonts w:ascii="Times New Roman" w:eastAsia="Times New Roman" w:hAnsi="Times New Roman" w:cs="Times New Roman"/>
          <w:color w:val="000000"/>
          <w:sz w:val="24"/>
          <w:szCs w:val="24"/>
          <w:shd w:val="clear" w:color="auto" w:fill="FFFFFF"/>
        </w:rPr>
        <w:t xml:space="preserve">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4EAA90F2"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Keywords:</w:t>
      </w:r>
      <w:r w:rsidR="00EE1D54" w:rsidRPr="00EE1D54">
        <w:t xml:space="preserve"> </w:t>
      </w:r>
      <w:r w:rsidR="00EE1D54" w:rsidRPr="00D03F0C">
        <w:rPr>
          <w:rFonts w:ascii="Times New Roman" w:eastAsia="Times New Roman" w:hAnsi="Times New Roman" w:cs="Times New Roman"/>
          <w:bCs/>
          <w:color w:val="000000"/>
          <w:sz w:val="24"/>
          <w:szCs w:val="24"/>
          <w:shd w:val="clear" w:color="auto" w:fill="FFFFFF"/>
        </w:rPr>
        <w:t>SARS-CoV-2,</w:t>
      </w:r>
      <w:r w:rsidRPr="00C330CF">
        <w:rPr>
          <w:rFonts w:ascii="Times New Roman" w:eastAsia="Times New Roman" w:hAnsi="Times New Roman" w:cs="Times New Roman"/>
          <w:b/>
          <w:color w:val="000000"/>
          <w:sz w:val="24"/>
          <w:szCs w:val="24"/>
          <w:shd w:val="clear" w:color="auto" w:fill="FFFFFF"/>
        </w:rPr>
        <w:t xml:space="preserve">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34BDEC85" w:rsidR="00C93F3D" w:rsidRPr="003E5048" w:rsidRDefault="0EF31F7B" w:rsidP="6A8088BF">
      <w:pPr>
        <w:spacing w:line="480" w:lineRule="auto"/>
        <w:rPr>
          <w:rFonts w:ascii="Times New Roman" w:hAnsi="Times New Roman" w:cs="Times New Roman"/>
          <w:sz w:val="24"/>
          <w:szCs w:val="24"/>
        </w:rPr>
      </w:pPr>
      <w:r w:rsidRPr="6A8088BF">
        <w:rPr>
          <w:rFonts w:ascii="Times New Roman" w:hAnsi="Times New Roman" w:cs="Times New Roman"/>
          <w:b/>
          <w:bCs/>
          <w:sz w:val="24"/>
          <w:szCs w:val="24"/>
        </w:rPr>
        <w:lastRenderedPageBreak/>
        <w:t>Abstract</w:t>
      </w:r>
      <w:r w:rsidR="5AE48482" w:rsidRPr="6A8088BF">
        <w:rPr>
          <w:rFonts w:ascii="Times New Roman" w:hAnsi="Times New Roman" w:cs="Times New Roman"/>
          <w:b/>
          <w:bCs/>
          <w:sz w:val="24"/>
          <w:szCs w:val="24"/>
        </w:rPr>
        <w:t>:</w:t>
      </w:r>
      <w:r w:rsidRPr="6A8088BF">
        <w:rPr>
          <w:rFonts w:ascii="Times New Roman" w:hAnsi="Times New Roman" w:cs="Times New Roman"/>
          <w:b/>
          <w:bCs/>
          <w:sz w:val="24"/>
          <w:szCs w:val="24"/>
        </w:rPr>
        <w:t xml:space="preserve"> </w:t>
      </w:r>
      <w:r w:rsidR="1187E322" w:rsidRPr="6A8088BF">
        <w:rPr>
          <w:rFonts w:ascii="Times New Roman" w:hAnsi="Times New Roman" w:cs="Times New Roman"/>
          <w:sz w:val="24"/>
          <w:szCs w:val="24"/>
        </w:rPr>
        <w:t xml:space="preserve">COVID-19 outbreaks </w:t>
      </w:r>
      <w:r w:rsidR="7099A6E7" w:rsidRPr="6A8088BF">
        <w:rPr>
          <w:rFonts w:ascii="Times New Roman" w:hAnsi="Times New Roman" w:cs="Times New Roman"/>
          <w:sz w:val="24"/>
          <w:szCs w:val="24"/>
        </w:rPr>
        <w:t xml:space="preserve">in congregate settings remain a serious threat to the health of </w:t>
      </w:r>
      <w:r w:rsidR="629F0DBB" w:rsidRPr="6A8088BF">
        <w:rPr>
          <w:rFonts w:ascii="Times New Roman" w:hAnsi="Times New Roman" w:cs="Times New Roman"/>
          <w:sz w:val="24"/>
          <w:szCs w:val="24"/>
        </w:rPr>
        <w:t xml:space="preserve">disproportionately affected </w:t>
      </w:r>
      <w:r w:rsidR="7099A6E7" w:rsidRPr="6A8088BF">
        <w:rPr>
          <w:rFonts w:ascii="Times New Roman" w:hAnsi="Times New Roman" w:cs="Times New Roman"/>
          <w:sz w:val="24"/>
          <w:szCs w:val="24"/>
        </w:rPr>
        <w:t>populations such as people experiencing incarceration</w:t>
      </w:r>
      <w:r w:rsidR="00A64EDB">
        <w:rPr>
          <w:rFonts w:ascii="Times New Roman" w:hAnsi="Times New Roman" w:cs="Times New Roman"/>
          <w:sz w:val="24"/>
          <w:szCs w:val="24"/>
        </w:rPr>
        <w:t xml:space="preserve"> or</w:t>
      </w:r>
      <w:r w:rsidR="7099A6E7" w:rsidRPr="6A8088BF">
        <w:rPr>
          <w:rFonts w:ascii="Times New Roman" w:hAnsi="Times New Roman" w:cs="Times New Roman"/>
          <w:sz w:val="24"/>
          <w:szCs w:val="24"/>
        </w:rPr>
        <w:t xml:space="preserve"> </w:t>
      </w:r>
      <w:r w:rsidR="00A64EDB">
        <w:rPr>
          <w:rFonts w:ascii="Times New Roman" w:hAnsi="Times New Roman" w:cs="Times New Roman"/>
          <w:sz w:val="24"/>
          <w:szCs w:val="24"/>
        </w:rPr>
        <w:t>h</w:t>
      </w:r>
      <w:r w:rsidR="5245ED90" w:rsidRPr="6A8088BF">
        <w:rPr>
          <w:rFonts w:ascii="Times New Roman" w:hAnsi="Times New Roman" w:cs="Times New Roman"/>
          <w:sz w:val="24"/>
          <w:szCs w:val="24"/>
        </w:rPr>
        <w:t xml:space="preserve">omelessness, </w:t>
      </w:r>
      <w:r w:rsidR="36F5F280" w:rsidRPr="6A8088BF">
        <w:rPr>
          <w:rFonts w:ascii="Times New Roman" w:hAnsi="Times New Roman" w:cs="Times New Roman"/>
          <w:sz w:val="24"/>
          <w:szCs w:val="24"/>
        </w:rPr>
        <w:t>the elderly</w:t>
      </w:r>
      <w:r w:rsidR="73A4705F" w:rsidRPr="6A8088BF">
        <w:rPr>
          <w:rFonts w:ascii="Times New Roman" w:hAnsi="Times New Roman" w:cs="Times New Roman"/>
          <w:sz w:val="24"/>
          <w:szCs w:val="24"/>
        </w:rPr>
        <w:t>,</w:t>
      </w:r>
      <w:r w:rsidR="629F0DBB" w:rsidRPr="6A8088BF">
        <w:rPr>
          <w:rFonts w:ascii="Times New Roman" w:hAnsi="Times New Roman" w:cs="Times New Roman"/>
          <w:sz w:val="24"/>
          <w:szCs w:val="24"/>
        </w:rPr>
        <w:t xml:space="preserve"> and essential workers</w:t>
      </w:r>
      <w:r w:rsidR="36F5F280" w:rsidRPr="6A8088BF">
        <w:rPr>
          <w:rFonts w:ascii="Times New Roman" w:hAnsi="Times New Roman" w:cs="Times New Roman"/>
          <w:sz w:val="24"/>
          <w:szCs w:val="24"/>
        </w:rPr>
        <w:t xml:space="preserve">. </w:t>
      </w:r>
      <w:r w:rsidR="00931B82">
        <w:rPr>
          <w:rFonts w:ascii="Times New Roman" w:hAnsi="Times New Roman" w:cs="Times New Roman"/>
          <w:sz w:val="24"/>
          <w:szCs w:val="24"/>
        </w:rPr>
        <w:t>An</w:t>
      </w:r>
      <w:r w:rsidR="195ED7F2" w:rsidRPr="00E6326E">
        <w:rPr>
          <w:rFonts w:ascii="Times New Roman" w:eastAsiaTheme="minorEastAsia" w:hAnsi="Times New Roman" w:cs="Times New Roman"/>
          <w:sz w:val="24"/>
          <w:szCs w:val="24"/>
        </w:rPr>
        <w:t xml:space="preserve"> individual-based</w:t>
      </w:r>
      <w:r w:rsidR="195ED7F2" w:rsidRPr="6A8088BF">
        <w:rPr>
          <w:rFonts w:ascii="Times New Roman" w:eastAsiaTheme="minorEastAsia" w:hAnsi="Times New Roman" w:cs="Times New Roman"/>
          <w:sz w:val="24"/>
          <w:szCs w:val="24"/>
        </w:rPr>
        <w:t xml:space="preserve"> model </w:t>
      </w:r>
      <w:r w:rsidR="5245ED90" w:rsidRPr="6A8088BF">
        <w:rPr>
          <w:rFonts w:ascii="Times New Roman" w:eastAsiaTheme="minorEastAsia" w:hAnsi="Times New Roman" w:cs="Times New Roman"/>
          <w:sz w:val="24"/>
          <w:szCs w:val="24"/>
        </w:rPr>
        <w:t>accounting</w:t>
      </w:r>
      <w:r w:rsidR="50A3472A" w:rsidRPr="6A8088BF">
        <w:rPr>
          <w:rFonts w:ascii="Times New Roman" w:eastAsiaTheme="minorEastAsia" w:hAnsi="Times New Roman" w:cs="Times New Roman"/>
          <w:sz w:val="24"/>
          <w:szCs w:val="24"/>
        </w:rPr>
        <w:t xml:space="preserve"> for </w:t>
      </w:r>
      <w:r w:rsidR="5245ED90" w:rsidRPr="00E6326E">
        <w:rPr>
          <w:rFonts w:ascii="Times New Roman" w:eastAsiaTheme="minorEastAsia" w:hAnsi="Times New Roman" w:cs="Times New Roman"/>
          <w:sz w:val="24"/>
          <w:szCs w:val="24"/>
        </w:rPr>
        <w:t>individual</w:t>
      </w:r>
      <w:r w:rsidR="50A3472A" w:rsidRPr="6A8088BF">
        <w:rPr>
          <w:rFonts w:ascii="Times New Roman" w:eastAsiaTheme="minorEastAsia" w:hAnsi="Times New Roman" w:cs="Times New Roman"/>
          <w:sz w:val="24"/>
          <w:szCs w:val="24"/>
        </w:rPr>
        <w:t xml:space="preserve"> infectiousness </w:t>
      </w:r>
      <w:r w:rsidR="00EE1D54">
        <w:rPr>
          <w:rFonts w:ascii="Times New Roman" w:eastAsiaTheme="minorEastAsia" w:hAnsi="Times New Roman" w:cs="Times New Roman"/>
          <w:sz w:val="24"/>
          <w:szCs w:val="24"/>
        </w:rPr>
        <w:t>over</w:t>
      </w:r>
      <w:r w:rsidR="00EE1D54"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time, staff </w:t>
      </w:r>
      <w:r w:rsidR="4B8D7465" w:rsidRPr="6A8088BF">
        <w:rPr>
          <w:rFonts w:ascii="Times New Roman" w:eastAsiaTheme="minorEastAsia" w:hAnsi="Times New Roman" w:cs="Times New Roman"/>
          <w:sz w:val="24"/>
          <w:szCs w:val="24"/>
        </w:rPr>
        <w:t xml:space="preserve">work </w:t>
      </w:r>
      <w:r w:rsidR="50A3472A" w:rsidRPr="6A8088BF">
        <w:rPr>
          <w:rFonts w:ascii="Times New Roman" w:eastAsiaTheme="minorEastAsia" w:hAnsi="Times New Roman" w:cs="Times New Roman"/>
          <w:sz w:val="24"/>
          <w:szCs w:val="24"/>
        </w:rPr>
        <w:t xml:space="preserve">schedules, and testing </w:t>
      </w:r>
      <w:r w:rsidR="00A64EDB">
        <w:rPr>
          <w:rFonts w:ascii="Times New Roman" w:eastAsiaTheme="minorEastAsia" w:hAnsi="Times New Roman" w:cs="Times New Roman"/>
          <w:sz w:val="24"/>
          <w:szCs w:val="24"/>
        </w:rPr>
        <w:t xml:space="preserve">and isolation </w:t>
      </w:r>
      <w:r w:rsidR="50A3472A" w:rsidRPr="6A8088BF">
        <w:rPr>
          <w:rFonts w:ascii="Times New Roman" w:eastAsiaTheme="minorEastAsia" w:hAnsi="Times New Roman" w:cs="Times New Roman"/>
          <w:sz w:val="24"/>
          <w:szCs w:val="24"/>
        </w:rPr>
        <w:t xml:space="preserve">schedules </w:t>
      </w:r>
      <w:r w:rsidR="00A64EDB">
        <w:rPr>
          <w:rFonts w:ascii="Times New Roman" w:eastAsiaTheme="minorEastAsia" w:hAnsi="Times New Roman" w:cs="Times New Roman"/>
          <w:sz w:val="24"/>
          <w:szCs w:val="24"/>
        </w:rPr>
        <w:t xml:space="preserve">was developed </w:t>
      </w:r>
      <w:r w:rsidR="195ED7F2" w:rsidRPr="6A8088BF">
        <w:rPr>
          <w:rFonts w:ascii="Times New Roman" w:eastAsiaTheme="minorEastAsia" w:hAnsi="Times New Roman" w:cs="Times New Roman"/>
          <w:sz w:val="24"/>
          <w:szCs w:val="24"/>
        </w:rPr>
        <w:t xml:space="preserve">to simulate </w:t>
      </w:r>
      <w:r w:rsidR="50A3472A" w:rsidRPr="6A8088BF">
        <w:rPr>
          <w:rFonts w:ascii="Times New Roman" w:eastAsiaTheme="minorEastAsia" w:hAnsi="Times New Roman" w:cs="Times New Roman"/>
          <w:sz w:val="24"/>
          <w:szCs w:val="24"/>
        </w:rPr>
        <w:t>community transmission of SARS-CoV</w:t>
      </w:r>
      <w:r w:rsidR="4B8D7465" w:rsidRPr="6A8088BF">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2 to staff </w:t>
      </w:r>
      <w:r w:rsidR="00931B82">
        <w:rPr>
          <w:rFonts w:ascii="Times New Roman" w:eastAsiaTheme="minorEastAsia" w:hAnsi="Times New Roman" w:cs="Times New Roman"/>
          <w:sz w:val="24"/>
          <w:szCs w:val="24"/>
        </w:rPr>
        <w:t>in a congregate facility</w:t>
      </w:r>
      <w:r w:rsidR="0055787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and subsequent transmission within </w:t>
      </w:r>
      <w:r w:rsidR="00931B82">
        <w:rPr>
          <w:rFonts w:ascii="Times New Roman" w:eastAsiaTheme="minorEastAsia" w:hAnsi="Times New Roman" w:cs="Times New Roman"/>
          <w:sz w:val="24"/>
          <w:szCs w:val="24"/>
        </w:rPr>
        <w:t>the</w:t>
      </w:r>
      <w:r w:rsidR="00931B82"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facility that could cause an outbreak. </w:t>
      </w:r>
      <w:r w:rsidR="00931B82">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ystematic testing strategies in which </w:t>
      </w:r>
      <w:r w:rsidR="629F0DBB" w:rsidRPr="6A8088BF">
        <w:rPr>
          <w:rFonts w:ascii="Times New Roman" w:eastAsiaTheme="minorEastAsia" w:hAnsi="Times New Roman" w:cs="Times New Roman"/>
          <w:sz w:val="24"/>
          <w:szCs w:val="24"/>
        </w:rPr>
        <w:t xml:space="preserve">staff </w:t>
      </w:r>
      <w:r w:rsidR="50A3472A" w:rsidRPr="6A8088BF">
        <w:rPr>
          <w:rFonts w:ascii="Times New Roman" w:eastAsiaTheme="minorEastAsia" w:hAnsi="Times New Roman" w:cs="Times New Roman"/>
          <w:sz w:val="24"/>
          <w:szCs w:val="24"/>
        </w:rPr>
        <w:t xml:space="preserve">are tested on the first day of their workweek </w:t>
      </w:r>
      <w:r w:rsidR="5245ED90" w:rsidRPr="6A8088BF">
        <w:rPr>
          <w:rFonts w:ascii="Times New Roman" w:eastAsiaTheme="minorEastAsia" w:hAnsi="Times New Roman" w:cs="Times New Roman"/>
          <w:sz w:val="24"/>
          <w:szCs w:val="24"/>
        </w:rPr>
        <w:t>were</w:t>
      </w:r>
      <w:r w:rsidR="50A3472A" w:rsidRPr="6A8088BF">
        <w:rPr>
          <w:rFonts w:ascii="Times New Roman" w:eastAsiaTheme="minorEastAsia" w:hAnsi="Times New Roman" w:cs="Times New Roman"/>
          <w:sz w:val="24"/>
          <w:szCs w:val="24"/>
        </w:rPr>
        <w:t xml:space="preserve"> found to prevent </w:t>
      </w:r>
      <w:r w:rsidR="0055787F">
        <w:rPr>
          <w:rFonts w:ascii="Times New Roman" w:eastAsiaTheme="minorEastAsia" w:hAnsi="Times New Roman" w:cs="Times New Roman"/>
          <w:sz w:val="24"/>
          <w:szCs w:val="24"/>
        </w:rPr>
        <w:t xml:space="preserve">up to </w:t>
      </w:r>
      <w:r w:rsidR="006754F0">
        <w:rPr>
          <w:rFonts w:ascii="Times New Roman" w:eastAsiaTheme="minorEastAsia" w:hAnsi="Times New Roman" w:cs="Times New Roman"/>
          <w:sz w:val="24"/>
          <w:szCs w:val="24"/>
        </w:rPr>
        <w:t>16</w:t>
      </w:r>
      <w:r w:rsidR="0055787F">
        <w:rPr>
          <w:rFonts w:ascii="Times New Roman" w:eastAsiaTheme="minorEastAsia" w:hAnsi="Times New Roman" w:cs="Times New Roman"/>
          <w:sz w:val="24"/>
          <w:szCs w:val="24"/>
        </w:rPr>
        <w:t>%</w:t>
      </w:r>
      <w:r w:rsidR="0055787F" w:rsidRPr="6A8088BF">
        <w:rPr>
          <w:rFonts w:ascii="Times New Roman" w:eastAsiaTheme="minorEastAsia" w:hAnsi="Times New Roman" w:cs="Times New Roman"/>
          <w:sz w:val="24"/>
          <w:szCs w:val="24"/>
        </w:rPr>
        <w:t xml:space="preserve"> </w:t>
      </w:r>
      <w:r w:rsidR="0055787F">
        <w:rPr>
          <w:rFonts w:ascii="Times New Roman" w:eastAsiaTheme="minorEastAsia" w:hAnsi="Times New Roman" w:cs="Times New Roman"/>
          <w:sz w:val="24"/>
          <w:szCs w:val="24"/>
        </w:rPr>
        <w:t xml:space="preserve">more </w:t>
      </w:r>
      <w:r w:rsidR="50A3472A" w:rsidRPr="6A8088BF">
        <w:rPr>
          <w:rFonts w:ascii="Times New Roman" w:eastAsiaTheme="minorEastAsia" w:hAnsi="Times New Roman" w:cs="Times New Roman"/>
          <w:sz w:val="24"/>
          <w:szCs w:val="24"/>
        </w:rPr>
        <w:t>transmission events than testing strategies</w:t>
      </w:r>
      <w:r w:rsidR="5245ED90" w:rsidRPr="6A8088BF">
        <w:rPr>
          <w:rFonts w:ascii="Times New Roman" w:eastAsiaTheme="minorEastAsia" w:hAnsi="Times New Roman" w:cs="Times New Roman"/>
          <w:sz w:val="24"/>
          <w:szCs w:val="24"/>
        </w:rPr>
        <w:t xml:space="preserve"> unrelated to staff schedule</w:t>
      </w:r>
      <w:r w:rsidR="42BAEDB4" w:rsidRPr="6A8088BF">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 Testing </w:t>
      </w:r>
      <w:r w:rsidR="4AFC1F1D" w:rsidRPr="6A8088BF">
        <w:rPr>
          <w:rFonts w:ascii="Times New Roman" w:eastAsiaTheme="minorEastAsia" w:hAnsi="Times New Roman" w:cs="Times New Roman"/>
          <w:sz w:val="24"/>
          <w:szCs w:val="24"/>
        </w:rPr>
        <w:t>staff</w:t>
      </w:r>
      <w:r w:rsidR="50A3472A" w:rsidRPr="6A8088BF">
        <w:rPr>
          <w:rFonts w:ascii="Times New Roman" w:eastAsiaTheme="minorEastAsia" w:hAnsi="Times New Roman" w:cs="Times New Roman"/>
          <w:sz w:val="24"/>
          <w:szCs w:val="24"/>
        </w:rPr>
        <w:t xml:space="preserve"> at the beginning of </w:t>
      </w:r>
      <w:r w:rsidR="00021AF0">
        <w:rPr>
          <w:rFonts w:ascii="Times New Roman" w:eastAsiaTheme="minorEastAsia" w:hAnsi="Times New Roman" w:cs="Times New Roman"/>
          <w:sz w:val="24"/>
          <w:szCs w:val="24"/>
        </w:rPr>
        <w:t>their</w:t>
      </w:r>
      <w:r w:rsidR="00021AF0" w:rsidRPr="6A8088BF">
        <w:rPr>
          <w:rFonts w:ascii="Times New Roman" w:eastAsiaTheme="minorEastAsia" w:hAnsi="Times New Roman" w:cs="Times New Roman"/>
          <w:sz w:val="24"/>
          <w:szCs w:val="24"/>
        </w:rPr>
        <w:t xml:space="preserve"> </w:t>
      </w:r>
      <w:r w:rsidR="00A64EDB" w:rsidRPr="6A8088BF">
        <w:rPr>
          <w:rFonts w:ascii="Times New Roman" w:eastAsiaTheme="minorEastAsia" w:hAnsi="Times New Roman" w:cs="Times New Roman"/>
          <w:sz w:val="24"/>
          <w:szCs w:val="24"/>
        </w:rPr>
        <w:t>work</w:t>
      </w:r>
      <w:r w:rsidR="00A64EDB">
        <w:rPr>
          <w:rFonts w:ascii="Times New Roman" w:eastAsiaTheme="minorEastAsia" w:hAnsi="Times New Roman" w:cs="Times New Roman"/>
          <w:sz w:val="24"/>
          <w:szCs w:val="24"/>
        </w:rPr>
        <w:t>week</w:t>
      </w:r>
      <w:r w:rsidR="00EA6306">
        <w:rPr>
          <w:rFonts w:ascii="Times New Roman" w:eastAsiaTheme="minorEastAsia" w:hAnsi="Times New Roman" w:cs="Times New Roman"/>
          <w:sz w:val="24"/>
          <w:szCs w:val="24"/>
        </w:rPr>
        <w:t>, implementing timely isolation</w:t>
      </w:r>
      <w:r w:rsidR="00A64EDB">
        <w:rPr>
          <w:rFonts w:ascii="Times New Roman" w:eastAsiaTheme="minorEastAsia" w:hAnsi="Times New Roman" w:cs="Times New Roman"/>
          <w:sz w:val="24"/>
          <w:szCs w:val="24"/>
        </w:rPr>
        <w:t xml:space="preserve"> following testing</w:t>
      </w:r>
      <w:r w:rsidR="0028700B">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 limiting test </w:t>
      </w:r>
      <w:r w:rsidR="5245ED90" w:rsidRPr="6A8088BF">
        <w:rPr>
          <w:rFonts w:ascii="Times New Roman" w:eastAsiaTheme="minorEastAsia" w:hAnsi="Times New Roman" w:cs="Times New Roman"/>
          <w:sz w:val="24"/>
          <w:szCs w:val="24"/>
        </w:rPr>
        <w:t>turnaround time</w:t>
      </w:r>
      <w:r w:rsidR="00931B82">
        <w:rPr>
          <w:rFonts w:ascii="Times New Roman" w:eastAsiaTheme="minorEastAsia" w:hAnsi="Times New Roman" w:cs="Times New Roman"/>
          <w:sz w:val="24"/>
          <w:szCs w:val="24"/>
        </w:rPr>
        <w:t>, and increasing test frequency in high transmission scenarios</w:t>
      </w:r>
      <w:r w:rsidR="50A3472A" w:rsidRPr="6A8088BF">
        <w:rPr>
          <w:rFonts w:ascii="Times New Roman" w:eastAsiaTheme="minorEastAsia" w:hAnsi="Times New Roman" w:cs="Times New Roman"/>
          <w:sz w:val="24"/>
          <w:szCs w:val="24"/>
        </w:rPr>
        <w:t xml:space="preserve"> can </w:t>
      </w:r>
      <w:r w:rsidR="00A64EDB">
        <w:rPr>
          <w:rFonts w:ascii="Times New Roman" w:eastAsiaTheme="minorEastAsia" w:hAnsi="Times New Roman" w:cs="Times New Roman"/>
          <w:sz w:val="24"/>
          <w:szCs w:val="24"/>
        </w:rPr>
        <w:t>supplement additional mitigation measures to aid</w:t>
      </w:r>
      <w:r w:rsidR="00A64EDB"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617C0C2C"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6754F0">
        <w:rPr>
          <w:rFonts w:ascii="Times New Roman" w:hAnsi="Times New Roman" w:cs="Times New Roman"/>
          <w:b/>
          <w:sz w:val="24"/>
          <w:szCs w:val="24"/>
        </w:rPr>
        <w:t>139</w:t>
      </w:r>
    </w:p>
    <w:p w14:paraId="174E9AA3" w14:textId="0A1907D2"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4E2CF1">
        <w:rPr>
          <w:rFonts w:ascii="Times New Roman" w:hAnsi="Times New Roman" w:cs="Times New Roman"/>
          <w:b/>
          <w:sz w:val="24"/>
          <w:szCs w:val="24"/>
        </w:rPr>
        <w:t>3694</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655EE375" w14:textId="54ECC6BD"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r w:rsidR="00D83122">
        <w:rPr>
          <w:rFonts w:ascii="Times New Roman" w:hAnsi="Times New Roman" w:cs="Times New Roman"/>
          <w:szCs w:val="24"/>
        </w:rPr>
        <w:t>50</w:t>
      </w:r>
      <w:r w:rsidR="00812FFD">
        <w:rPr>
          <w:rFonts w:ascii="Times New Roman" w:hAnsi="Times New Roman" w:cs="Times New Roman"/>
          <w:szCs w:val="24"/>
        </w:rPr>
        <w:t>5</w:t>
      </w:r>
      <w:r w:rsidR="00D83122" w:rsidRPr="00E14288">
        <w:rPr>
          <w:rFonts w:ascii="Times New Roman" w:hAnsi="Times New Roman" w:cs="Times New Roman"/>
          <w:szCs w:val="24"/>
        </w:rPr>
        <w:t xml:space="preserve"> </w:t>
      </w:r>
      <w:r w:rsidR="00D54CB3" w:rsidRPr="00E14288">
        <w:rPr>
          <w:rFonts w:ascii="Times New Roman" w:hAnsi="Times New Roman" w:cs="Times New Roman"/>
          <w:szCs w:val="24"/>
        </w:rPr>
        <w:t>words)</w:t>
      </w:r>
    </w:p>
    <w:p w14:paraId="3DDF6BAF" w14:textId="3424EEF7" w:rsidR="00B4730A" w:rsidRPr="00E14288" w:rsidRDefault="00713D3B"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out</w:t>
      </w:r>
      <w:r w:rsidR="03D0539F" w:rsidRPr="2BDB0796">
        <w:rPr>
          <w:rFonts w:ascii="Times New Roman" w:hAnsi="Times New Roman" w:cs="Times New Roman"/>
          <w:sz w:val="24"/>
          <w:szCs w:val="24"/>
        </w:rPr>
        <w:t xml:space="preserve"> the COVID-19 pandemic, outbreaks in congregate settings such as skilled nursing facilities</w:t>
      </w:r>
      <w:r w:rsidR="3CE50B01"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homeless shelter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2–5)</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and carceral </w:t>
      </w:r>
      <w:r w:rsidR="017EDCE4" w:rsidRPr="2BDB0796">
        <w:rPr>
          <w:rFonts w:ascii="Times New Roman" w:hAnsi="Times New Roman" w:cs="Times New Roman"/>
          <w:sz w:val="24"/>
          <w:szCs w:val="24"/>
        </w:rPr>
        <w:t xml:space="preserve">(e.g., prisons and jails) </w:t>
      </w:r>
      <w:r w:rsidR="03D0539F" w:rsidRPr="2BDB0796">
        <w:rPr>
          <w:rFonts w:ascii="Times New Roman" w:hAnsi="Times New Roman" w:cs="Times New Roman"/>
          <w:sz w:val="24"/>
          <w:szCs w:val="24"/>
        </w:rPr>
        <w:t>facilitie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6)</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have been devastating. </w:t>
      </w:r>
      <w:r w:rsidR="51828924" w:rsidRPr="2BDB0796">
        <w:rPr>
          <w:rFonts w:ascii="Times New Roman" w:hAnsi="Times New Roman" w:cs="Times New Roman"/>
          <w:sz w:val="24"/>
          <w:szCs w:val="24"/>
        </w:rPr>
        <w:t>S</w:t>
      </w:r>
      <w:r w:rsidR="6105C677" w:rsidRPr="2BDB0796">
        <w:rPr>
          <w:rFonts w:ascii="Times New Roman" w:hAnsi="Times New Roman" w:cs="Times New Roman"/>
          <w:sz w:val="24"/>
          <w:szCs w:val="24"/>
        </w:rPr>
        <w:t xml:space="preserve">taff </w:t>
      </w:r>
      <w:r w:rsidR="3DA293EC" w:rsidRPr="2BDB0796">
        <w:rPr>
          <w:rFonts w:ascii="Times New Roman" w:hAnsi="Times New Roman" w:cs="Times New Roman"/>
          <w:sz w:val="24"/>
          <w:szCs w:val="24"/>
        </w:rPr>
        <w:t xml:space="preserve">have </w:t>
      </w:r>
      <w:r w:rsidR="00B00EFC">
        <w:rPr>
          <w:rFonts w:ascii="Times New Roman" w:hAnsi="Times New Roman" w:cs="Times New Roman"/>
          <w:sz w:val="24"/>
          <w:szCs w:val="24"/>
        </w:rPr>
        <w:t>inadvertently</w:t>
      </w:r>
      <w:r w:rsidR="3DA293EC"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serve</w:t>
      </w:r>
      <w:r w:rsidR="00B00EFC">
        <w:rPr>
          <w:rFonts w:ascii="Times New Roman" w:hAnsi="Times New Roman" w:cs="Times New Roman"/>
          <w:sz w:val="24"/>
          <w:szCs w:val="24"/>
        </w:rPr>
        <w:t>d</w:t>
      </w:r>
      <w:r w:rsidR="4E8D91F1" w:rsidRPr="2BDB0796">
        <w:rPr>
          <w:rFonts w:ascii="Times New Roman" w:hAnsi="Times New Roman" w:cs="Times New Roman"/>
          <w:sz w:val="24"/>
          <w:szCs w:val="24"/>
        </w:rPr>
        <w:t xml:space="preserve"> as a conduit for introducing </w:t>
      </w:r>
      <w:r w:rsidR="7E86662E" w:rsidRPr="2BDB0796">
        <w:rPr>
          <w:rFonts w:ascii="Times New Roman" w:hAnsi="Times New Roman" w:cs="Times New Roman"/>
          <w:sz w:val="24"/>
          <w:szCs w:val="24"/>
        </w:rPr>
        <w:t>SARS-CoV-2, the virus that causes COVID-19</w:t>
      </w:r>
      <w:r w:rsidR="00A64EDB">
        <w:rPr>
          <w:rFonts w:ascii="Times New Roman" w:hAnsi="Times New Roman" w:cs="Times New Roman"/>
          <w:sz w:val="24"/>
          <w:szCs w:val="24"/>
        </w:rPr>
        <w:t>,</w:t>
      </w:r>
      <w:r w:rsidR="546A22B7"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from the community to</w:t>
      </w:r>
      <w:r w:rsidR="00376A2C">
        <w:rPr>
          <w:rFonts w:ascii="Times New Roman" w:hAnsi="Times New Roman" w:cs="Times New Roman"/>
          <w:sz w:val="24"/>
          <w:szCs w:val="24"/>
        </w:rPr>
        <w:t xml:space="preserve"> people in</w:t>
      </w:r>
      <w:r w:rsidR="4E8D91F1" w:rsidRPr="2BDB0796">
        <w:rPr>
          <w:rFonts w:ascii="Times New Roman" w:hAnsi="Times New Roman" w:cs="Times New Roman"/>
          <w:sz w:val="24"/>
          <w:szCs w:val="24"/>
        </w:rPr>
        <w:t xml:space="preserve"> congregate</w:t>
      </w:r>
      <w:r w:rsidR="00931B82">
        <w:rPr>
          <w:rFonts w:ascii="Times New Roman" w:hAnsi="Times New Roman" w:cs="Times New Roman"/>
          <w:sz w:val="24"/>
          <w:szCs w:val="24"/>
        </w:rPr>
        <w:t xml:space="preserve"> </w:t>
      </w:r>
      <w:r w:rsidR="4E8D91F1" w:rsidRPr="2BDB0796">
        <w:rPr>
          <w:rFonts w:ascii="Times New Roman" w:hAnsi="Times New Roman" w:cs="Times New Roman"/>
          <w:sz w:val="24"/>
          <w:szCs w:val="24"/>
        </w:rPr>
        <w:t>settings</w:t>
      </w:r>
      <w:r w:rsidR="6105C677"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6–8)</w:t>
      </w:r>
      <w:r w:rsidR="32AA2DE8" w:rsidRPr="2BDB0796">
        <w:rPr>
          <w:rFonts w:ascii="Times New Roman" w:hAnsi="Times New Roman" w:cs="Times New Roman"/>
          <w:sz w:val="24"/>
          <w:szCs w:val="24"/>
        </w:rPr>
        <w:fldChar w:fldCharType="end"/>
      </w:r>
      <w:r w:rsidR="6105C677" w:rsidRPr="2BDB0796">
        <w:rPr>
          <w:rFonts w:ascii="Times New Roman" w:hAnsi="Times New Roman" w:cs="Times New Roman"/>
          <w:sz w:val="24"/>
          <w:szCs w:val="24"/>
        </w:rPr>
        <w:t>.</w:t>
      </w:r>
      <w:r w:rsidR="74A90E8B" w:rsidRPr="2BDB0796">
        <w:rPr>
          <w:rFonts w:ascii="Times New Roman" w:hAnsi="Times New Roman" w:cs="Times New Roman"/>
          <w:sz w:val="24"/>
          <w:szCs w:val="24"/>
        </w:rPr>
        <w:t xml:space="preserve"> </w:t>
      </w:r>
      <w:r w:rsidR="3DA293EC" w:rsidRPr="2BDB0796">
        <w:rPr>
          <w:rFonts w:ascii="Times New Roman" w:hAnsi="Times New Roman" w:cs="Times New Roman"/>
          <w:sz w:val="24"/>
          <w:szCs w:val="24"/>
        </w:rPr>
        <w:t>As such, r</w:t>
      </w:r>
      <w:r w:rsidR="74A90E8B" w:rsidRPr="2BDB0796">
        <w:rPr>
          <w:rFonts w:ascii="Times New Roman" w:hAnsi="Times New Roman" w:cs="Times New Roman"/>
          <w:sz w:val="24"/>
          <w:szCs w:val="24"/>
        </w:rPr>
        <w:t xml:space="preserve">outine testing </w:t>
      </w:r>
      <w:r w:rsidR="00A64EDB">
        <w:rPr>
          <w:rFonts w:ascii="Times New Roman" w:hAnsi="Times New Roman" w:cs="Times New Roman"/>
          <w:sz w:val="24"/>
          <w:szCs w:val="24"/>
        </w:rPr>
        <w:t xml:space="preserve">of staff and subsequent isolation of infectious staff </w:t>
      </w:r>
      <w:r w:rsidR="036765DA" w:rsidRPr="2BDB0796">
        <w:rPr>
          <w:rFonts w:ascii="Times New Roman" w:hAnsi="Times New Roman" w:cs="Times New Roman"/>
          <w:sz w:val="24"/>
          <w:szCs w:val="24"/>
        </w:rPr>
        <w:t xml:space="preserve">is </w:t>
      </w:r>
      <w:r w:rsidR="74A90E8B" w:rsidRPr="2BDB0796">
        <w:rPr>
          <w:rFonts w:ascii="Times New Roman" w:hAnsi="Times New Roman" w:cs="Times New Roman"/>
          <w:sz w:val="24"/>
          <w:szCs w:val="24"/>
        </w:rPr>
        <w:t xml:space="preserve">essential </w:t>
      </w:r>
      <w:r w:rsidR="00D46639" w:rsidRPr="00D46639">
        <w:rPr>
          <w:rFonts w:ascii="Times New Roman" w:hAnsi="Times New Roman" w:cs="Times New Roman"/>
          <w:sz w:val="24"/>
          <w:szCs w:val="24"/>
        </w:rPr>
        <w:t>to mitigate case importation</w:t>
      </w:r>
      <w:r w:rsidR="002D691A">
        <w:rPr>
          <w:rFonts w:ascii="Times New Roman" w:hAnsi="Times New Roman" w:cs="Times New Roman"/>
          <w:sz w:val="24"/>
          <w:szCs w:val="24"/>
        </w:rPr>
        <w:t xml:space="preserve"> amon</w:t>
      </w:r>
      <w:r w:rsidR="00385CFD">
        <w:rPr>
          <w:rFonts w:ascii="Times New Roman" w:hAnsi="Times New Roman" w:cs="Times New Roman"/>
          <w:sz w:val="24"/>
          <w:szCs w:val="24"/>
        </w:rPr>
        <w:t>g resident populations</w:t>
      </w:r>
      <w:r w:rsidR="00D46639" w:rsidRPr="00D46639">
        <w:rPr>
          <w:rFonts w:ascii="Times New Roman" w:hAnsi="Times New Roman" w:cs="Times New Roman"/>
          <w:sz w:val="24"/>
          <w:szCs w:val="24"/>
        </w:rPr>
        <w:t xml:space="preserve"> and staff-to-staff transmission</w:t>
      </w:r>
      <w:r w:rsidR="74A90E8B" w:rsidRPr="2BDB0796">
        <w:rPr>
          <w:rFonts w:ascii="Times New Roman" w:hAnsi="Times New Roman" w:cs="Times New Roman"/>
          <w:sz w:val="24"/>
          <w:szCs w:val="24"/>
        </w:rPr>
        <w:t xml:space="preserve">. </w:t>
      </w:r>
      <w:r w:rsidR="56552BA4" w:rsidRPr="2BDB0796">
        <w:rPr>
          <w:rFonts w:ascii="Times New Roman" w:hAnsi="Times New Roman" w:cs="Times New Roman"/>
          <w:sz w:val="24"/>
          <w:szCs w:val="24"/>
        </w:rPr>
        <w:t xml:space="preserve">Prior analyses suggest that routine </w:t>
      </w:r>
      <w:r w:rsidR="7E86662E" w:rsidRPr="2BDB0796">
        <w:rPr>
          <w:rFonts w:ascii="Times New Roman" w:hAnsi="Times New Roman" w:cs="Times New Roman"/>
          <w:sz w:val="24"/>
          <w:szCs w:val="24"/>
        </w:rPr>
        <w:t xml:space="preserve">SARS-CoV-2 </w:t>
      </w:r>
      <w:r w:rsidR="4E8D91F1" w:rsidRPr="2BDB0796">
        <w:rPr>
          <w:rFonts w:ascii="Times New Roman" w:hAnsi="Times New Roman" w:cs="Times New Roman"/>
          <w:sz w:val="24"/>
          <w:szCs w:val="24"/>
        </w:rPr>
        <w:t xml:space="preserve">screening </w:t>
      </w:r>
      <w:r w:rsidR="56552BA4" w:rsidRPr="2BDB0796">
        <w:rPr>
          <w:rFonts w:ascii="Times New Roman" w:hAnsi="Times New Roman" w:cs="Times New Roman"/>
          <w:sz w:val="24"/>
          <w:szCs w:val="24"/>
        </w:rPr>
        <w:t xml:space="preserve">testing is </w:t>
      </w:r>
      <w:r w:rsidR="4E8D91F1" w:rsidRPr="2BDB0796">
        <w:rPr>
          <w:rFonts w:ascii="Times New Roman" w:hAnsi="Times New Roman" w:cs="Times New Roman"/>
          <w:sz w:val="24"/>
          <w:szCs w:val="24"/>
        </w:rPr>
        <w:t>one approach</w:t>
      </w:r>
      <w:r w:rsidR="56552BA4" w:rsidRPr="2BDB0796">
        <w:rPr>
          <w:rFonts w:ascii="Times New Roman" w:hAnsi="Times New Roman" w:cs="Times New Roman"/>
          <w:sz w:val="24"/>
          <w:szCs w:val="24"/>
        </w:rPr>
        <w:t xml:space="preserve"> to reduce transmission in homeless shelters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9)</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in healthcare settings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0)</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and </w:t>
      </w:r>
      <w:r w:rsidR="51828924" w:rsidRPr="2BDB0796">
        <w:rPr>
          <w:rFonts w:ascii="Times New Roman" w:hAnsi="Times New Roman" w:cs="Times New Roman"/>
          <w:sz w:val="24"/>
          <w:szCs w:val="24"/>
        </w:rPr>
        <w:t>during</w:t>
      </w:r>
      <w:r w:rsidR="56552BA4" w:rsidRPr="2BDB0796">
        <w:rPr>
          <w:rFonts w:ascii="Times New Roman" w:hAnsi="Times New Roman" w:cs="Times New Roman"/>
          <w:sz w:val="24"/>
          <w:szCs w:val="24"/>
        </w:rPr>
        <w:t xml:space="preserve"> airline travel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1)</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w:t>
      </w:r>
    </w:p>
    <w:p w14:paraId="0085B106" w14:textId="08E0FBC9" w:rsidR="00D94028" w:rsidRDefault="4F0E08F3" w:rsidP="00244134">
      <w:pPr>
        <w:spacing w:line="480" w:lineRule="auto"/>
        <w:ind w:firstLine="720"/>
        <w:rPr>
          <w:rFonts w:ascii="Times New Roman" w:hAnsi="Times New Roman" w:cs="Times New Roman"/>
          <w:sz w:val="24"/>
          <w:szCs w:val="24"/>
        </w:rPr>
      </w:pPr>
      <w:r w:rsidRPr="761FC395">
        <w:rPr>
          <w:rFonts w:ascii="Times New Roman" w:hAnsi="Times New Roman" w:cs="Times New Roman"/>
          <w:sz w:val="24"/>
          <w:szCs w:val="24"/>
        </w:rPr>
        <w:t>In correctional and detention facilities</w:t>
      </w:r>
      <w:r w:rsidR="71A6E483" w:rsidRPr="761FC395">
        <w:rPr>
          <w:rFonts w:ascii="Times New Roman" w:hAnsi="Times New Roman" w:cs="Times New Roman"/>
          <w:sz w:val="24"/>
          <w:szCs w:val="24"/>
        </w:rPr>
        <w:t xml:space="preserve">, </w:t>
      </w:r>
      <w:r w:rsidRPr="761FC395">
        <w:rPr>
          <w:rFonts w:ascii="Times New Roman" w:hAnsi="Times New Roman" w:cs="Times New Roman"/>
          <w:sz w:val="24"/>
          <w:szCs w:val="24"/>
        </w:rPr>
        <w:t xml:space="preserve">preventing </w:t>
      </w:r>
      <w:r w:rsidR="71A6E483" w:rsidRPr="761FC395">
        <w:rPr>
          <w:rFonts w:ascii="Times New Roman" w:hAnsi="Times New Roman" w:cs="Times New Roman"/>
          <w:sz w:val="24"/>
          <w:szCs w:val="24"/>
        </w:rPr>
        <w:t>spillover from the community to facility staff and subsequen</w:t>
      </w:r>
      <w:r w:rsidRPr="761FC395">
        <w:rPr>
          <w:rFonts w:ascii="Times New Roman" w:hAnsi="Times New Roman" w:cs="Times New Roman"/>
          <w:sz w:val="24"/>
          <w:szCs w:val="24"/>
        </w:rPr>
        <w:t xml:space="preserve">tly </w:t>
      </w:r>
      <w:r w:rsidR="71A6E483" w:rsidRPr="761FC395">
        <w:rPr>
          <w:rFonts w:ascii="Times New Roman" w:hAnsi="Times New Roman" w:cs="Times New Roman"/>
          <w:sz w:val="24"/>
          <w:szCs w:val="24"/>
        </w:rPr>
        <w:t xml:space="preserve">into resident populations remains </w:t>
      </w:r>
      <w:r w:rsidR="43E54C9B" w:rsidRPr="761FC395">
        <w:rPr>
          <w:rFonts w:ascii="Times New Roman" w:hAnsi="Times New Roman" w:cs="Times New Roman"/>
          <w:sz w:val="24"/>
          <w:szCs w:val="24"/>
        </w:rPr>
        <w:t xml:space="preserve">one of many </w:t>
      </w:r>
      <w:r w:rsidRPr="761FC395">
        <w:rPr>
          <w:rFonts w:ascii="Times New Roman" w:hAnsi="Times New Roman" w:cs="Times New Roman"/>
          <w:sz w:val="24"/>
          <w:szCs w:val="24"/>
        </w:rPr>
        <w:t>challenge</w:t>
      </w:r>
      <w:r w:rsidR="43E54C9B" w:rsidRPr="761FC395">
        <w:rPr>
          <w:rFonts w:ascii="Times New Roman" w:hAnsi="Times New Roman" w:cs="Times New Roman"/>
          <w:sz w:val="24"/>
          <w:szCs w:val="24"/>
        </w:rPr>
        <w:t xml:space="preserve">s to </w:t>
      </w:r>
      <w:r w:rsidR="00A64EDB">
        <w:rPr>
          <w:rFonts w:ascii="Times New Roman" w:hAnsi="Times New Roman" w:cs="Times New Roman"/>
          <w:sz w:val="24"/>
          <w:szCs w:val="24"/>
        </w:rPr>
        <w:t>limit</w:t>
      </w:r>
      <w:r w:rsidR="43E54C9B" w:rsidRPr="761FC395">
        <w:rPr>
          <w:rFonts w:ascii="Times New Roman" w:hAnsi="Times New Roman" w:cs="Times New Roman"/>
          <w:sz w:val="24"/>
          <w:szCs w:val="24"/>
        </w:rPr>
        <w:t xml:space="preserve"> </w:t>
      </w:r>
      <w:r w:rsidR="00D64E9D" w:rsidRPr="00970759">
        <w:rPr>
          <w:rFonts w:ascii="Times New Roman" w:hAnsi="Times New Roman"/>
          <w:sz w:val="24"/>
        </w:rPr>
        <w:t>SARS-CoV</w:t>
      </w:r>
      <w:r w:rsidR="00A64EDB">
        <w:rPr>
          <w:rFonts w:ascii="Times New Roman" w:hAnsi="Times New Roman"/>
          <w:sz w:val="24"/>
        </w:rPr>
        <w:t>-</w:t>
      </w:r>
      <w:r w:rsidR="00D64E9D" w:rsidRPr="00970759">
        <w:rPr>
          <w:rFonts w:ascii="Times New Roman" w:hAnsi="Times New Roman"/>
          <w:sz w:val="24"/>
        </w:rPr>
        <w:t>2</w:t>
      </w:r>
      <w:r w:rsidR="00A64EDB" w:rsidRPr="00970759">
        <w:rPr>
          <w:rFonts w:ascii="Times New Roman" w:hAnsi="Times New Roman"/>
          <w:sz w:val="24"/>
        </w:rPr>
        <w:t xml:space="preserve"> </w:t>
      </w:r>
      <w:r w:rsidR="43E54C9B" w:rsidRPr="761FC395">
        <w:rPr>
          <w:rFonts w:ascii="Times New Roman" w:hAnsi="Times New Roman" w:cs="Times New Roman"/>
          <w:sz w:val="24"/>
          <w:szCs w:val="24"/>
        </w:rPr>
        <w:t>transmission</w:t>
      </w:r>
      <w:r w:rsidR="3D4AE771"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GNV7TxfN","properties":{"formattedCitation":"(12)","plainCitation":"(12)","noteIndex":0},"citationItems":[{"id":655,"uris":["http://zotero.org/users/3463997/items/XYNXP465"],"uri":["http://zotero.org/users/3463997/items/XYNXP465"],"itemData":{"id":655,"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99383EF" w:rsidRPr="761FC395">
        <w:rPr>
          <w:rFonts w:ascii="Times New Roman" w:hAnsi="Times New Roman" w:cs="Times New Roman"/>
          <w:sz w:val="24"/>
          <w:szCs w:val="24"/>
        </w:rPr>
        <w:fldChar w:fldCharType="separate"/>
      </w:r>
      <w:r w:rsidR="3D4AE771" w:rsidRPr="761FC395">
        <w:rPr>
          <w:rFonts w:ascii="Times New Roman" w:hAnsi="Times New Roman" w:cs="Times New Roman"/>
          <w:noProof/>
          <w:sz w:val="24"/>
          <w:szCs w:val="24"/>
        </w:rPr>
        <w:t>(12)</w:t>
      </w:r>
      <w:r w:rsidR="099383EF" w:rsidRPr="761FC395">
        <w:rPr>
          <w:rFonts w:ascii="Times New Roman" w:hAnsi="Times New Roman" w:cs="Times New Roman"/>
          <w:sz w:val="24"/>
          <w:szCs w:val="24"/>
        </w:rPr>
        <w:fldChar w:fldCharType="end"/>
      </w:r>
      <w:r w:rsidR="71A6E483" w:rsidRPr="761FC395">
        <w:rPr>
          <w:rFonts w:ascii="Times New Roman" w:hAnsi="Times New Roman" w:cs="Times New Roman"/>
          <w:sz w:val="24"/>
          <w:szCs w:val="24"/>
        </w:rPr>
        <w:t xml:space="preserve">. </w:t>
      </w:r>
      <w:r w:rsidR="09E19E0C" w:rsidRPr="761FC395">
        <w:rPr>
          <w:rFonts w:ascii="Times New Roman" w:hAnsi="Times New Roman" w:cs="Times New Roman"/>
          <w:sz w:val="24"/>
          <w:szCs w:val="24"/>
        </w:rPr>
        <w:t>Having</w:t>
      </w:r>
      <w:r w:rsidR="2596049C" w:rsidRPr="761FC395">
        <w:rPr>
          <w:rFonts w:ascii="Times New Roman" w:hAnsi="Times New Roman" w:cs="Times New Roman"/>
          <w:sz w:val="24"/>
          <w:szCs w:val="24"/>
        </w:rPr>
        <w:t xml:space="preserve"> a robust and responsive testing </w:t>
      </w:r>
      <w:r w:rsidR="00A64EDB">
        <w:rPr>
          <w:rFonts w:ascii="Times New Roman" w:hAnsi="Times New Roman" w:cs="Times New Roman"/>
          <w:sz w:val="24"/>
          <w:szCs w:val="24"/>
        </w:rPr>
        <w:t xml:space="preserve">and isolation </w:t>
      </w:r>
      <w:r w:rsidR="2596049C" w:rsidRPr="761FC395">
        <w:rPr>
          <w:rFonts w:ascii="Times New Roman" w:hAnsi="Times New Roman" w:cs="Times New Roman"/>
          <w:sz w:val="24"/>
          <w:szCs w:val="24"/>
        </w:rPr>
        <w:t>strategy</w:t>
      </w:r>
      <w:r w:rsidR="09E19E0C" w:rsidRPr="761FC395">
        <w:rPr>
          <w:rFonts w:ascii="Times New Roman" w:hAnsi="Times New Roman" w:cs="Times New Roman"/>
          <w:sz w:val="24"/>
          <w:szCs w:val="24"/>
        </w:rPr>
        <w:t xml:space="preserve"> </w:t>
      </w:r>
      <w:r w:rsidR="2596049C" w:rsidRPr="761FC395">
        <w:rPr>
          <w:rFonts w:ascii="Times New Roman" w:hAnsi="Times New Roman" w:cs="Times New Roman"/>
          <w:sz w:val="24"/>
          <w:szCs w:val="24"/>
        </w:rPr>
        <w:t xml:space="preserve">remains essential to a facility’s success in </w:t>
      </w:r>
      <w:r w:rsidR="3EFDD43F" w:rsidRPr="761FC395">
        <w:rPr>
          <w:rFonts w:ascii="Times New Roman" w:hAnsi="Times New Roman" w:cs="Times New Roman"/>
          <w:sz w:val="24"/>
          <w:szCs w:val="24"/>
        </w:rPr>
        <w:t xml:space="preserve">preventing </w:t>
      </w:r>
      <w:r w:rsidR="00EC79F0">
        <w:rPr>
          <w:rFonts w:ascii="Times New Roman" w:hAnsi="Times New Roman" w:cs="Times New Roman"/>
          <w:sz w:val="24"/>
          <w:szCs w:val="24"/>
        </w:rPr>
        <w:t>transmission</w:t>
      </w:r>
      <w:r w:rsidR="2596049C" w:rsidRPr="761FC395">
        <w:rPr>
          <w:rFonts w:ascii="Times New Roman" w:hAnsi="Times New Roman" w:cs="Times New Roman"/>
          <w:sz w:val="24"/>
          <w:szCs w:val="24"/>
        </w:rPr>
        <w:t xml:space="preserve">. </w:t>
      </w:r>
      <w:r w:rsidR="0B9C239B" w:rsidRPr="761FC395">
        <w:rPr>
          <w:rFonts w:ascii="Times New Roman" w:hAnsi="Times New Roman" w:cs="Times New Roman"/>
          <w:sz w:val="24"/>
          <w:szCs w:val="24"/>
        </w:rPr>
        <w:t xml:space="preserve">As of </w:t>
      </w:r>
      <w:r w:rsidR="00B86A48">
        <w:rPr>
          <w:rFonts w:ascii="Times New Roman" w:hAnsi="Times New Roman" w:cs="Times New Roman"/>
          <w:sz w:val="24"/>
          <w:szCs w:val="24"/>
        </w:rPr>
        <w:t>October</w:t>
      </w:r>
      <w:r w:rsidR="1C9DAB58" w:rsidRPr="761FC395">
        <w:rPr>
          <w:rFonts w:ascii="Times New Roman" w:hAnsi="Times New Roman" w:cs="Times New Roman"/>
          <w:sz w:val="24"/>
          <w:szCs w:val="24"/>
        </w:rPr>
        <w:t xml:space="preserve"> 1</w:t>
      </w:r>
      <w:r w:rsidR="00B86A48">
        <w:rPr>
          <w:rFonts w:ascii="Times New Roman" w:hAnsi="Times New Roman" w:cs="Times New Roman"/>
          <w:sz w:val="24"/>
          <w:szCs w:val="24"/>
        </w:rPr>
        <w:t>5</w:t>
      </w:r>
      <w:r w:rsidR="0B9C239B" w:rsidRPr="761FC395">
        <w:rPr>
          <w:rFonts w:ascii="Times New Roman" w:hAnsi="Times New Roman" w:cs="Times New Roman"/>
          <w:sz w:val="24"/>
          <w:szCs w:val="24"/>
        </w:rPr>
        <w:t>, 2021 t</w:t>
      </w:r>
      <w:r w:rsidR="3D4AE771" w:rsidRPr="761FC395">
        <w:rPr>
          <w:rFonts w:ascii="Times New Roman" w:hAnsi="Times New Roman" w:cs="Times New Roman"/>
          <w:sz w:val="24"/>
          <w:szCs w:val="24"/>
        </w:rPr>
        <w:t xml:space="preserve">he </w:t>
      </w:r>
      <w:r w:rsidR="636ADF92" w:rsidRPr="761FC395">
        <w:rPr>
          <w:rFonts w:ascii="Times New Roman" w:hAnsi="Times New Roman" w:cs="Times New Roman"/>
          <w:sz w:val="24"/>
          <w:szCs w:val="24"/>
        </w:rPr>
        <w:t>Centers</w:t>
      </w:r>
      <w:r w:rsidR="3D4AE771" w:rsidRPr="761FC395">
        <w:rPr>
          <w:rFonts w:ascii="Times New Roman" w:hAnsi="Times New Roman" w:cs="Times New Roman"/>
          <w:sz w:val="24"/>
          <w:szCs w:val="24"/>
        </w:rPr>
        <w:t xml:space="preserve"> for Disease Control and Prevention’s (CDC) </w:t>
      </w:r>
      <w:r w:rsidR="64FE69CB" w:rsidRPr="761FC395">
        <w:rPr>
          <w:rFonts w:ascii="Times New Roman" w:hAnsi="Times New Roman" w:cs="Times New Roman"/>
          <w:sz w:val="24"/>
          <w:szCs w:val="24"/>
        </w:rPr>
        <w:t>Interim Public Health Recommendations for Fully Vaccinated People</w:t>
      </w:r>
      <w:r w:rsidR="014ABE7F" w:rsidRPr="761FC395">
        <w:rPr>
          <w:rFonts w:ascii="Times New Roman" w:hAnsi="Times New Roman" w:cs="Times New Roman"/>
          <w:sz w:val="24"/>
          <w:szCs w:val="24"/>
        </w:rPr>
        <w:t xml:space="preserve"> recommends </w:t>
      </w:r>
      <w:r w:rsidR="1B24FFC8" w:rsidRPr="761FC395">
        <w:rPr>
          <w:rFonts w:ascii="Times New Roman" w:hAnsi="Times New Roman" w:cs="Times New Roman"/>
          <w:sz w:val="24"/>
          <w:szCs w:val="24"/>
        </w:rPr>
        <w:t xml:space="preserve">that </w:t>
      </w:r>
      <w:r w:rsidR="00D850A5" w:rsidRPr="00D850A5">
        <w:rPr>
          <w:rFonts w:ascii="Times New Roman" w:hAnsi="Times New Roman" w:cs="Times New Roman"/>
          <w:sz w:val="24"/>
          <w:szCs w:val="24"/>
        </w:rPr>
        <w:t xml:space="preserve">fully vaccinated people who have come into close contact with someone with suspected or confirmed COVID-19 be tested </w:t>
      </w:r>
      <w:r w:rsidR="00C840C2">
        <w:rPr>
          <w:rFonts w:ascii="Times New Roman" w:hAnsi="Times New Roman" w:cs="Times New Roman"/>
          <w:sz w:val="24"/>
          <w:szCs w:val="24"/>
        </w:rPr>
        <w:t>5</w:t>
      </w:r>
      <w:r w:rsidR="00D850A5" w:rsidRPr="00D850A5">
        <w:rPr>
          <w:rFonts w:ascii="Times New Roman" w:hAnsi="Times New Roman" w:cs="Times New Roman"/>
          <w:sz w:val="24"/>
          <w:szCs w:val="24"/>
        </w:rPr>
        <w:t>-</w:t>
      </w:r>
      <w:r w:rsidR="00C840C2">
        <w:rPr>
          <w:rFonts w:ascii="Times New Roman" w:hAnsi="Times New Roman" w:cs="Times New Roman"/>
          <w:sz w:val="24"/>
          <w:szCs w:val="24"/>
        </w:rPr>
        <w:t>7</w:t>
      </w:r>
      <w:r w:rsidR="00D850A5" w:rsidRPr="00D850A5">
        <w:rPr>
          <w:rFonts w:ascii="Times New Roman" w:hAnsi="Times New Roman" w:cs="Times New Roman"/>
          <w:sz w:val="24"/>
          <w:szCs w:val="24"/>
        </w:rPr>
        <w:t xml:space="preserve"> days after exposure and wear a mas</w:t>
      </w:r>
      <w:r w:rsidR="00D850A5">
        <w:rPr>
          <w:rFonts w:ascii="Times New Roman" w:hAnsi="Times New Roman" w:cs="Times New Roman"/>
          <w:sz w:val="24"/>
          <w:szCs w:val="24"/>
        </w:rPr>
        <w:t>k</w:t>
      </w:r>
      <w:r w:rsidR="00D850A5" w:rsidRPr="00D850A5">
        <w:rPr>
          <w:rFonts w:ascii="Times New Roman" w:hAnsi="Times New Roman" w:cs="Times New Roman"/>
          <w:sz w:val="24"/>
          <w:szCs w:val="24"/>
        </w:rPr>
        <w:t xml:space="preserve"> in public indoor setting</w:t>
      </w:r>
      <w:r w:rsidR="00A64EDB">
        <w:rPr>
          <w:rFonts w:ascii="Times New Roman" w:hAnsi="Times New Roman" w:cs="Times New Roman"/>
          <w:sz w:val="24"/>
          <w:szCs w:val="24"/>
        </w:rPr>
        <w:t>s</w:t>
      </w:r>
      <w:r w:rsidR="00D850A5" w:rsidRPr="00D850A5">
        <w:rPr>
          <w:rFonts w:ascii="Times New Roman" w:hAnsi="Times New Roman" w:cs="Times New Roman"/>
          <w:sz w:val="24"/>
          <w:szCs w:val="24"/>
        </w:rPr>
        <w:t xml:space="preserve"> for 14 days, or until they receive a negative test result</w:t>
      </w:r>
      <w:r w:rsidR="00931B82">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qH2zO02A","properties":{"formattedCitation":"(13)","plainCitation":"(13)","noteIndex":0},"citationItems":[{"id":634,"uris":["http://zotero.org/users/3463997/items/YNRHBBMD"],"uri":["http://zotero.org/users/3463997/items/YNRHBBMD"],"itemData":{"id":634,"type":"article","title":"Interim Public Health Recommendations for Fully Vaccinated People","URL":"https://www.cdc.gov/coronavirus/2019-ncov/vaccines/fully-vaccinated-guidance.html","author":[{"family":"Centers for Disease Controla and Prevention","given":""}],"accessed":{"date-parts":[["2021",10,18]]},"issued":{"date-parts":[["2021",10,15]]}}}],"schema":"https://github.com/citation-style-language/schema/raw/master/csl-citation.json"} </w:instrText>
      </w:r>
      <w:r w:rsidR="099383EF" w:rsidRPr="761FC395">
        <w:rPr>
          <w:rFonts w:ascii="Times New Roman" w:hAnsi="Times New Roman" w:cs="Times New Roman"/>
          <w:sz w:val="24"/>
          <w:szCs w:val="24"/>
        </w:rPr>
        <w:fldChar w:fldCharType="separate"/>
      </w:r>
      <w:r w:rsidR="00D83122">
        <w:rPr>
          <w:rFonts w:ascii="Times New Roman" w:hAnsi="Times New Roman" w:cs="Times New Roman"/>
          <w:noProof/>
          <w:sz w:val="24"/>
          <w:szCs w:val="24"/>
        </w:rPr>
        <w:t>(13)</w:t>
      </w:r>
      <w:r w:rsidR="099383EF" w:rsidRPr="761FC395">
        <w:rPr>
          <w:rFonts w:ascii="Times New Roman" w:hAnsi="Times New Roman" w:cs="Times New Roman"/>
          <w:sz w:val="24"/>
          <w:szCs w:val="24"/>
        </w:rPr>
        <w:fldChar w:fldCharType="end"/>
      </w:r>
      <w:r w:rsidR="0786FC5D" w:rsidRPr="761FC395">
        <w:rPr>
          <w:rFonts w:ascii="Times New Roman" w:hAnsi="Times New Roman" w:cs="Times New Roman"/>
          <w:sz w:val="24"/>
          <w:szCs w:val="24"/>
        </w:rPr>
        <w:t xml:space="preserve">. </w:t>
      </w:r>
      <w:r w:rsidR="00A64EDB">
        <w:rPr>
          <w:rFonts w:ascii="Times New Roman" w:hAnsi="Times New Roman" w:cs="Times New Roman"/>
          <w:sz w:val="24"/>
          <w:szCs w:val="24"/>
        </w:rPr>
        <w:t>D</w:t>
      </w:r>
      <w:r w:rsidR="00A64EDB" w:rsidRPr="761FC395">
        <w:rPr>
          <w:rFonts w:ascii="Times New Roman" w:hAnsi="Times New Roman" w:cs="Times New Roman"/>
          <w:sz w:val="24"/>
          <w:szCs w:val="24"/>
        </w:rPr>
        <w:t>ue to the high risk of SARS-CoV-2 transmission in congregate settings</w:t>
      </w:r>
      <w:r w:rsidR="00A64EDB">
        <w:rPr>
          <w:rFonts w:ascii="Times New Roman" w:hAnsi="Times New Roman" w:cs="Times New Roman"/>
          <w:sz w:val="24"/>
          <w:szCs w:val="24"/>
        </w:rPr>
        <w:t xml:space="preserve"> (6),</w:t>
      </w:r>
      <w:r w:rsidR="00A64EDB" w:rsidRPr="761FC395">
        <w:rPr>
          <w:rFonts w:ascii="Times New Roman" w:hAnsi="Times New Roman" w:cs="Times New Roman"/>
          <w:sz w:val="24"/>
          <w:szCs w:val="24"/>
        </w:rPr>
        <w:t xml:space="preserve"> </w:t>
      </w:r>
      <w:r w:rsidR="00A64EDB">
        <w:rPr>
          <w:rFonts w:ascii="Times New Roman" w:hAnsi="Times New Roman" w:cs="Times New Roman"/>
          <w:sz w:val="24"/>
          <w:szCs w:val="24"/>
        </w:rPr>
        <w:t>q</w:t>
      </w:r>
      <w:r w:rsidR="64FE69CB" w:rsidRPr="761FC395">
        <w:rPr>
          <w:rFonts w:ascii="Times New Roman" w:hAnsi="Times New Roman" w:cs="Times New Roman"/>
          <w:sz w:val="24"/>
          <w:szCs w:val="24"/>
        </w:rPr>
        <w:t xml:space="preserve">uestions remain </w:t>
      </w:r>
      <w:r w:rsidR="0055787F">
        <w:rPr>
          <w:rFonts w:ascii="Times New Roman" w:hAnsi="Times New Roman" w:cs="Times New Roman"/>
          <w:sz w:val="24"/>
          <w:szCs w:val="24"/>
        </w:rPr>
        <w:t>around optimal testing policies for staff</w:t>
      </w:r>
      <w:r w:rsidR="00A64EDB">
        <w:rPr>
          <w:rFonts w:ascii="Times New Roman" w:hAnsi="Times New Roman" w:cs="Times New Roman"/>
          <w:sz w:val="24"/>
          <w:szCs w:val="24"/>
        </w:rPr>
        <w:t xml:space="preserve">, regardless of vaccination status, </w:t>
      </w:r>
      <w:r w:rsidR="7A60673B" w:rsidRPr="761FC395">
        <w:rPr>
          <w:rFonts w:ascii="Times New Roman" w:hAnsi="Times New Roman" w:cs="Times New Roman"/>
          <w:sz w:val="24"/>
          <w:szCs w:val="24"/>
        </w:rPr>
        <w:t>with reports of</w:t>
      </w:r>
      <w:r w:rsidR="1A134C47" w:rsidRPr="761FC395">
        <w:rPr>
          <w:rFonts w:ascii="Times New Roman" w:hAnsi="Times New Roman" w:cs="Times New Roman"/>
          <w:sz w:val="24"/>
          <w:szCs w:val="24"/>
        </w:rPr>
        <w:t xml:space="preserve"> </w:t>
      </w:r>
      <w:r w:rsidR="007363FC">
        <w:rPr>
          <w:rFonts w:ascii="Times New Roman" w:hAnsi="Times New Roman" w:cs="Times New Roman"/>
          <w:sz w:val="24"/>
          <w:szCs w:val="24"/>
        </w:rPr>
        <w:t>infections in vaccinated persons</w:t>
      </w:r>
      <w:r w:rsidR="7A60673B" w:rsidRPr="761FC395">
        <w:rPr>
          <w:rFonts w:ascii="Times New Roman" w:hAnsi="Times New Roman" w:cs="Times New Roman"/>
          <w:sz w:val="24"/>
          <w:szCs w:val="24"/>
        </w:rPr>
        <w:t xml:space="preserve"> in </w:t>
      </w:r>
      <w:r w:rsidR="4A32150F" w:rsidRPr="761FC395">
        <w:rPr>
          <w:rFonts w:ascii="Times New Roman" w:hAnsi="Times New Roman" w:cs="Times New Roman"/>
          <w:sz w:val="24"/>
          <w:szCs w:val="24"/>
        </w:rPr>
        <w:t>large public gatherings</w:t>
      </w:r>
      <w:r w:rsidR="683A899D"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Y0NvYNZp","properties":{"formattedCitation":"(14)","plainCitation":"(14)","noteIndex":0},"citationItems":[{"id":722,"uris":["http://zotero.org/users/3463997/items/M4CF5C68"],"uri":["http://zotero.org/users/3463997/items/M4CF5C68"],"itemData":{"id":722,"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4)</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as well as</w:t>
      </w:r>
      <w:r w:rsidR="16567128" w:rsidRPr="761FC395">
        <w:rPr>
          <w:rFonts w:ascii="Times New Roman" w:hAnsi="Times New Roman" w:cs="Times New Roman"/>
          <w:sz w:val="24"/>
          <w:szCs w:val="24"/>
        </w:rPr>
        <w:t xml:space="preserve"> in</w:t>
      </w:r>
      <w:r w:rsidR="683A899D" w:rsidRPr="761FC395">
        <w:rPr>
          <w:rFonts w:ascii="Times New Roman" w:hAnsi="Times New Roman" w:cs="Times New Roman"/>
          <w:sz w:val="24"/>
          <w:szCs w:val="24"/>
        </w:rPr>
        <w:t xml:space="preserve"> congregate</w:t>
      </w:r>
      <w:r w:rsidR="4FB8F366"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settings </w:t>
      </w:r>
      <w:r w:rsidR="16567128" w:rsidRPr="761FC395">
        <w:rPr>
          <w:rFonts w:ascii="Times New Roman" w:hAnsi="Times New Roman" w:cs="Times New Roman"/>
          <w:sz w:val="24"/>
          <w:szCs w:val="24"/>
        </w:rPr>
        <w:t>such as</w:t>
      </w:r>
      <w:r w:rsidR="683A899D" w:rsidRPr="761FC395">
        <w:rPr>
          <w:rFonts w:ascii="Times New Roman" w:hAnsi="Times New Roman" w:cs="Times New Roman"/>
          <w:sz w:val="24"/>
          <w:szCs w:val="24"/>
        </w:rPr>
        <w:t xml:space="preserve"> </w:t>
      </w:r>
      <w:r w:rsidR="4A32150F" w:rsidRPr="761FC395">
        <w:rPr>
          <w:rFonts w:ascii="Times New Roman" w:hAnsi="Times New Roman" w:cs="Times New Roman"/>
          <w:sz w:val="24"/>
          <w:szCs w:val="24"/>
        </w:rPr>
        <w:t xml:space="preserve">health car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1g12xU1G","properties":{"formattedCitation":"(15)","plainCitation":"(15)","noteIndex":0},"citationItems":[{"id":723,"uris":["http://zotero.org/users/3463997/items/TKH762WY"],"uri":["http://zotero.org/users/3463997/items/TKH762WY"],"itemData":{"id":723,"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5)</w:t>
      </w:r>
      <w:r w:rsidR="099383EF" w:rsidRPr="761FC395">
        <w:rPr>
          <w:rFonts w:ascii="Times New Roman" w:hAnsi="Times New Roman" w:cs="Times New Roman"/>
          <w:sz w:val="24"/>
          <w:szCs w:val="24"/>
        </w:rPr>
        <w:fldChar w:fldCharType="end"/>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and</w:t>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correctional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WTdgP6fk","properties":{"formattedCitation":"(16)","plainCitation":"(16)","noteIndex":0},"citationItems":[{"id":728,"uris":["http://zotero.org/users/3463997/items/HJNXUNKK"],"uri":["http://zotero.org/users/3463997/items/HJNXUNKK"],"itemData":{"id":728,"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6)</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xml:space="preserve"> facilities</w:t>
      </w:r>
      <w:r w:rsidR="2596049C" w:rsidRPr="761FC395">
        <w:rPr>
          <w:rFonts w:ascii="Times New Roman" w:hAnsi="Times New Roman" w:cs="Times New Roman"/>
          <w:sz w:val="24"/>
          <w:szCs w:val="24"/>
        </w:rPr>
        <w:t xml:space="preserve">. </w:t>
      </w:r>
    </w:p>
    <w:p w14:paraId="2C05A7F2" w14:textId="2DDE0B60" w:rsidR="005C6410" w:rsidRPr="00E14288" w:rsidRDefault="00E852DD" w:rsidP="00690A47">
      <w:pPr>
        <w:spacing w:line="480" w:lineRule="auto"/>
        <w:ind w:firstLine="720"/>
        <w:rPr>
          <w:rFonts w:ascii="Times New Roman" w:hAnsi="Times New Roman" w:cs="Times New Roman"/>
          <w:sz w:val="24"/>
          <w:szCs w:val="24"/>
        </w:rPr>
      </w:pPr>
      <w:r w:rsidRPr="2EDAFAC9">
        <w:rPr>
          <w:rFonts w:ascii="Times New Roman" w:hAnsi="Times New Roman" w:cs="Times New Roman"/>
          <w:sz w:val="24"/>
          <w:szCs w:val="24"/>
        </w:rPr>
        <w:t>At this time,</w:t>
      </w:r>
      <w:r w:rsidR="005909BC" w:rsidRPr="2EDAFAC9">
        <w:rPr>
          <w:rFonts w:ascii="Times New Roman" w:hAnsi="Times New Roman" w:cs="Times New Roman"/>
          <w:sz w:val="24"/>
          <w:szCs w:val="24"/>
        </w:rPr>
        <w:t xml:space="preserve"> the</w:t>
      </w:r>
      <w:r w:rsidR="3D92F907" w:rsidRPr="2EDAFAC9">
        <w:rPr>
          <w:rFonts w:ascii="Times New Roman" w:hAnsi="Times New Roman" w:cs="Times New Roman"/>
          <w:sz w:val="24"/>
          <w:szCs w:val="24"/>
        </w:rPr>
        <w:t xml:space="preserve"> </w:t>
      </w:r>
      <w:r w:rsidR="7E9F2BEF" w:rsidRPr="2EDAFAC9">
        <w:rPr>
          <w:rFonts w:ascii="Times New Roman" w:hAnsi="Times New Roman" w:cs="Times New Roman"/>
          <w:sz w:val="24"/>
          <w:szCs w:val="24"/>
        </w:rPr>
        <w:t xml:space="preserve">CDC </w:t>
      </w:r>
      <w:r w:rsidR="2AE56A57" w:rsidRPr="2EDAFAC9">
        <w:rPr>
          <w:rFonts w:ascii="Times New Roman" w:hAnsi="Times New Roman" w:cs="Times New Roman"/>
          <w:sz w:val="24"/>
          <w:szCs w:val="24"/>
        </w:rPr>
        <w:t>Interim Guidance for SARS-CoV-2 Testing in Correctional and Detention</w:t>
      </w:r>
      <w:r w:rsidR="7524E34B" w:rsidRPr="2EDAFAC9">
        <w:rPr>
          <w:rFonts w:ascii="Times New Roman" w:hAnsi="Times New Roman" w:cs="Times New Roman"/>
          <w:sz w:val="24"/>
          <w:szCs w:val="24"/>
        </w:rPr>
        <w:t xml:space="preserve"> </w:t>
      </w:r>
      <w:r w:rsidR="2AE56A57" w:rsidRPr="2EDAFAC9">
        <w:rPr>
          <w:rFonts w:ascii="Times New Roman" w:hAnsi="Times New Roman" w:cs="Times New Roman"/>
          <w:sz w:val="24"/>
          <w:szCs w:val="24"/>
        </w:rPr>
        <w:t>Facilities</w:t>
      </w:r>
      <w:r w:rsidR="7E9F2BEF" w:rsidRPr="2EDAFAC9">
        <w:rPr>
          <w:rFonts w:ascii="Times New Roman" w:hAnsi="Times New Roman" w:cs="Times New Roman"/>
          <w:sz w:val="24"/>
          <w:szCs w:val="24"/>
        </w:rPr>
        <w:t xml:space="preserve"> </w:t>
      </w:r>
      <w:r w:rsidR="00C840C2">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yKZ2Z3C1","properties":{"formattedCitation":"(17)","plainCitation":"(17)","noteIndex":0},"citationItems":[{"id":742,"uris":["http://zotero.org/users/3463997/items/ILAFVG6Y"],"uri":["http://zotero.org/users/3463997/items/ILAFVG6Y"],"itemData":{"id":742,"type":"article","title":"Interim Guidance for SARS-CoV-2 Testing in Correctional and Detention Facilities","URL":"https://www.cdc.gov/coronavirus/2019-ncov/community/correction-detention/testing.html","author":[{"family":"Centers for Disease Control and Prevention","given":""}],"accessed":{"date-parts":[["2021",7,21]]},"issued":{"date-parts":[["2021",6,7]]}}}],"schema":"https://github.com/citation-style-language/schema/raw/master/csl-citation.json"} </w:instrText>
      </w:r>
      <w:r w:rsidR="00C840C2">
        <w:rPr>
          <w:rFonts w:ascii="Times New Roman" w:hAnsi="Times New Roman" w:cs="Times New Roman"/>
          <w:sz w:val="24"/>
          <w:szCs w:val="24"/>
        </w:rPr>
        <w:fldChar w:fldCharType="separate"/>
      </w:r>
      <w:r w:rsidR="00D83122">
        <w:rPr>
          <w:rFonts w:ascii="Times New Roman" w:hAnsi="Times New Roman" w:cs="Times New Roman"/>
          <w:noProof/>
          <w:sz w:val="24"/>
          <w:szCs w:val="24"/>
        </w:rPr>
        <w:t>(17)</w:t>
      </w:r>
      <w:r w:rsidR="00C840C2">
        <w:rPr>
          <w:rFonts w:ascii="Times New Roman" w:hAnsi="Times New Roman" w:cs="Times New Roman"/>
          <w:sz w:val="24"/>
          <w:szCs w:val="24"/>
        </w:rPr>
        <w:fldChar w:fldCharType="end"/>
      </w:r>
      <w:r w:rsidR="00D83122">
        <w:rPr>
          <w:rFonts w:ascii="Times New Roman" w:hAnsi="Times New Roman" w:cs="Times New Roman"/>
          <w:sz w:val="24"/>
          <w:szCs w:val="24"/>
        </w:rPr>
        <w:t xml:space="preserve"> </w:t>
      </w:r>
      <w:r w:rsidRPr="2EDAFAC9">
        <w:rPr>
          <w:rFonts w:ascii="Times New Roman" w:hAnsi="Times New Roman" w:cs="Times New Roman"/>
          <w:sz w:val="24"/>
          <w:szCs w:val="24"/>
        </w:rPr>
        <w:t>does not specify when staff should be tested during the workweek</w:t>
      </w:r>
      <w:r w:rsidR="00E14288" w:rsidRPr="2EDAFAC9">
        <w:rPr>
          <w:rFonts w:ascii="Times New Roman" w:hAnsi="Times New Roman" w:cs="Times New Roman"/>
          <w:sz w:val="24"/>
          <w:szCs w:val="24"/>
        </w:rPr>
        <w:t xml:space="preserve"> to </w:t>
      </w:r>
      <w:r w:rsidR="00474A59" w:rsidRPr="2EDAFAC9">
        <w:rPr>
          <w:rFonts w:ascii="Times New Roman" w:hAnsi="Times New Roman" w:cs="Times New Roman"/>
          <w:sz w:val="24"/>
          <w:szCs w:val="24"/>
        </w:rPr>
        <w:lastRenderedPageBreak/>
        <w:t xml:space="preserve">minimize the spread of </w:t>
      </w:r>
      <w:r w:rsidR="00B812AC" w:rsidRPr="2EDAFAC9">
        <w:rPr>
          <w:rFonts w:ascii="Times New Roman" w:hAnsi="Times New Roman" w:cs="Times New Roman"/>
          <w:sz w:val="24"/>
          <w:szCs w:val="24"/>
        </w:rPr>
        <w:t>SARS-CoV-2</w:t>
      </w:r>
      <w:r w:rsidR="00474A59" w:rsidRPr="2EDAFAC9">
        <w:rPr>
          <w:rFonts w:ascii="Times New Roman" w:hAnsi="Times New Roman" w:cs="Times New Roman"/>
          <w:sz w:val="24"/>
          <w:szCs w:val="24"/>
        </w:rPr>
        <w:t xml:space="preserve"> via</w:t>
      </w:r>
      <w:r w:rsidR="00E14288" w:rsidRPr="2EDAFAC9">
        <w:rPr>
          <w:rFonts w:ascii="Times New Roman" w:hAnsi="Times New Roman" w:cs="Times New Roman"/>
          <w:sz w:val="24"/>
          <w:szCs w:val="24"/>
        </w:rPr>
        <w:t xml:space="preserve"> rapid identification and isolation of new staff cases.</w:t>
      </w:r>
      <w:r w:rsidR="00D94028" w:rsidRPr="2EDAFAC9">
        <w:rPr>
          <w:rFonts w:ascii="Times New Roman" w:hAnsi="Times New Roman" w:cs="Times New Roman"/>
          <w:sz w:val="24"/>
          <w:szCs w:val="24"/>
        </w:rPr>
        <w:t xml:space="preserve"> The timing of systematic testing in relation to work schedules and variable infectiousness profiles could have profound </w:t>
      </w:r>
      <w:r w:rsidR="00D94028" w:rsidRPr="009623F6">
        <w:rPr>
          <w:rFonts w:ascii="Times New Roman" w:hAnsi="Times New Roman" w:cs="Times New Roman"/>
          <w:sz w:val="24"/>
          <w:szCs w:val="24"/>
        </w:rPr>
        <w:t>importance for designing optimal systematic testing strategies</w:t>
      </w:r>
      <w:r w:rsidR="0025418F" w:rsidRPr="00970759">
        <w:rPr>
          <w:rFonts w:ascii="Times New Roman" w:hAnsi="Times New Roman" w:cs="Times New Roman"/>
          <w:sz w:val="24"/>
          <w:szCs w:val="24"/>
        </w:rPr>
        <w:t xml:space="preserve"> </w:t>
      </w:r>
      <w:r w:rsidR="00F62A1A" w:rsidRPr="00970759">
        <w:rPr>
          <w:rFonts w:ascii="Times New Roman" w:hAnsi="Times New Roman" w:cs="Times New Roman"/>
          <w:sz w:val="24"/>
          <w:szCs w:val="24"/>
        </w:rPr>
        <w:t>and</w:t>
      </w:r>
      <w:r w:rsidR="00F62A1A" w:rsidRPr="00970759">
        <w:rPr>
          <w:sz w:val="24"/>
          <w:szCs w:val="24"/>
        </w:rPr>
        <w:t xml:space="preserve"> </w:t>
      </w:r>
      <w:r w:rsidR="0025418F" w:rsidRPr="009623F6">
        <w:rPr>
          <w:rFonts w:ascii="Times New Roman" w:hAnsi="Times New Roman" w:cs="Times New Roman"/>
          <w:sz w:val="24"/>
          <w:szCs w:val="24"/>
        </w:rPr>
        <w:t xml:space="preserve">for informing downstream activities to prevent </w:t>
      </w:r>
      <w:r w:rsidR="009623F6">
        <w:rPr>
          <w:rFonts w:ascii="Times New Roman" w:hAnsi="Times New Roman" w:cs="Times New Roman"/>
          <w:sz w:val="24"/>
          <w:szCs w:val="24"/>
        </w:rPr>
        <w:t>transmission</w:t>
      </w:r>
      <w:r w:rsidR="00F62A1A" w:rsidRPr="009623F6">
        <w:rPr>
          <w:rFonts w:ascii="Times New Roman" w:hAnsi="Times New Roman" w:cs="Times New Roman"/>
          <w:sz w:val="24"/>
          <w:szCs w:val="24"/>
        </w:rPr>
        <w:t xml:space="preserve">, such as </w:t>
      </w:r>
      <w:r w:rsidR="0025418F" w:rsidRPr="009623F6">
        <w:rPr>
          <w:rFonts w:ascii="Times New Roman" w:hAnsi="Times New Roman" w:cs="Times New Roman"/>
          <w:sz w:val="24"/>
          <w:szCs w:val="24"/>
        </w:rPr>
        <w:t>rapid identification and isolation of positive staff cases</w:t>
      </w:r>
      <w:r w:rsidR="00D94028" w:rsidRPr="009623F6">
        <w:rPr>
          <w:rFonts w:ascii="Times New Roman" w:hAnsi="Times New Roman" w:cs="Times New Roman"/>
          <w:sz w:val="24"/>
          <w:szCs w:val="24"/>
        </w:rPr>
        <w:t>.</w:t>
      </w:r>
      <w:r w:rsidR="00D94028" w:rsidRPr="2EDAFAC9">
        <w:rPr>
          <w:rFonts w:ascii="Times New Roman" w:hAnsi="Times New Roman" w:cs="Times New Roman"/>
          <w:sz w:val="24"/>
          <w:szCs w:val="24"/>
        </w:rPr>
        <w:t xml:space="preserve"> Testing early in the work week may miss recently acquired infections and lead to staff working around the time of their peak infectiousness. However, testing later in the work week risks missing infectious individuals who are then allowed to work several days prior to being tested and isolated.</w:t>
      </w:r>
    </w:p>
    <w:p w14:paraId="6A822D22" w14:textId="6F9FB612" w:rsidR="00B4730A" w:rsidRPr="00E14288" w:rsidRDefault="00A32D4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examines</w:t>
      </w:r>
      <w:r w:rsidR="00871CF6">
        <w:rPr>
          <w:rFonts w:ascii="Times New Roman" w:hAnsi="Times New Roman" w:cs="Times New Roman"/>
          <w:sz w:val="24"/>
          <w:szCs w:val="24"/>
        </w:rPr>
        <w:t xml:space="preserve"> the relationship between </w:t>
      </w:r>
      <w:r w:rsidR="005D11A5">
        <w:rPr>
          <w:rFonts w:ascii="Times New Roman" w:hAnsi="Times New Roman" w:cs="Times New Roman"/>
          <w:sz w:val="24"/>
          <w:szCs w:val="24"/>
        </w:rPr>
        <w:t>work schedules,</w:t>
      </w:r>
      <w:r w:rsidR="00474A59">
        <w:rPr>
          <w:rFonts w:ascii="Times New Roman" w:hAnsi="Times New Roman" w:cs="Times New Roman"/>
          <w:sz w:val="24"/>
          <w:szCs w:val="24"/>
        </w:rPr>
        <w:t xml:space="preserve"> testing schedules</w:t>
      </w:r>
      <w:r w:rsidR="005D11A5">
        <w:rPr>
          <w:rFonts w:ascii="Times New Roman" w:hAnsi="Times New Roman" w:cs="Times New Roman"/>
          <w:sz w:val="24"/>
          <w:szCs w:val="24"/>
        </w:rPr>
        <w:t>,</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An</w:t>
      </w:r>
      <w:r w:rsidR="0015497D" w:rsidRPr="00E14288">
        <w:rPr>
          <w:rFonts w:ascii="Times New Roman" w:hAnsi="Times New Roman" w:cs="Times New Roman"/>
          <w:sz w:val="24"/>
          <w:szCs w:val="24"/>
        </w:rPr>
        <w:t xml:space="preserve"> analytic framework to estimate the effect of variable testing frequencies and </w:t>
      </w:r>
      <w:r w:rsidR="005D11A5">
        <w:rPr>
          <w:rFonts w:ascii="Times New Roman" w:hAnsi="Times New Roman" w:cs="Times New Roman"/>
          <w:sz w:val="24"/>
          <w:szCs w:val="24"/>
        </w:rPr>
        <w:t xml:space="preserve">turnaround time between test administration and </w:t>
      </w:r>
      <w:r w:rsidR="008F141A">
        <w:rPr>
          <w:rFonts w:ascii="Times New Roman" w:hAnsi="Times New Roman" w:cs="Times New Roman"/>
          <w:sz w:val="24"/>
          <w:szCs w:val="24"/>
        </w:rPr>
        <w:t>isolation</w:t>
      </w:r>
      <w:r w:rsidR="0015497D" w:rsidRPr="00E14288">
        <w:rPr>
          <w:rFonts w:ascii="Times New Roman" w:hAnsi="Times New Roman" w:cs="Times New Roman"/>
          <w:sz w:val="24"/>
          <w:szCs w:val="24"/>
        </w:rPr>
        <w:t xml:space="preserve"> on </w:t>
      </w:r>
      <w:r w:rsidR="00474A59">
        <w:rPr>
          <w:rFonts w:ascii="Times New Roman" w:hAnsi="Times New Roman" w:cs="Times New Roman"/>
          <w:sz w:val="24"/>
          <w:szCs w:val="24"/>
        </w:rPr>
        <w:t>SARS-CoV</w:t>
      </w:r>
      <w:r w:rsidR="00653AED">
        <w:rPr>
          <w:rFonts w:ascii="Times New Roman" w:hAnsi="Times New Roman" w:cs="Times New Roman"/>
          <w:sz w:val="24"/>
          <w:szCs w:val="24"/>
        </w:rPr>
        <w:t>-</w:t>
      </w:r>
      <w:r w:rsidR="00474A59">
        <w:rPr>
          <w:rFonts w:ascii="Times New Roman" w:hAnsi="Times New Roman" w:cs="Times New Roman"/>
          <w:sz w:val="24"/>
          <w:szCs w:val="24"/>
        </w:rPr>
        <w:t>2 transmission</w:t>
      </w:r>
      <w:r w:rsidR="00A64EDB">
        <w:rPr>
          <w:rFonts w:ascii="Times New Roman" w:hAnsi="Times New Roman" w:cs="Times New Roman"/>
          <w:sz w:val="24"/>
          <w:szCs w:val="24"/>
        </w:rPr>
        <w:t xml:space="preserve"> is presented</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 xml:space="preserve">In addition, </w:t>
      </w:r>
      <w:r w:rsidR="0015497D" w:rsidRPr="00E14288">
        <w:rPr>
          <w:rFonts w:ascii="Times New Roman" w:hAnsi="Times New Roman" w:cs="Times New Roman"/>
          <w:sz w:val="24"/>
          <w:szCs w:val="24"/>
        </w:rPr>
        <w:t xml:space="preserve">an individual-based model </w:t>
      </w:r>
      <w:r w:rsidR="00221343" w:rsidRPr="00E14288">
        <w:rPr>
          <w:rFonts w:ascii="Times New Roman" w:hAnsi="Times New Roman" w:cs="Times New Roman"/>
          <w:sz w:val="24"/>
          <w:szCs w:val="24"/>
        </w:rPr>
        <w:t xml:space="preserve">which incorporates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221343" w:rsidRPr="00E14288">
        <w:rPr>
          <w:rFonts w:ascii="Times New Roman" w:hAnsi="Times New Roman" w:cs="Times New Roman"/>
          <w:sz w:val="24"/>
          <w:szCs w:val="24"/>
        </w:rPr>
        <w:t xml:space="preserve">and testing schedules </w:t>
      </w:r>
      <w:r w:rsidR="008F141A">
        <w:rPr>
          <w:rFonts w:ascii="Times New Roman" w:hAnsi="Times New Roman" w:cs="Times New Roman"/>
          <w:sz w:val="24"/>
          <w:szCs w:val="24"/>
        </w:rPr>
        <w:t>influenced by those observed in operations records collected</w:t>
      </w:r>
      <w:r w:rsidR="008F141A" w:rsidRPr="00E14288">
        <w:rPr>
          <w:rFonts w:ascii="Times New Roman" w:hAnsi="Times New Roman" w:cs="Times New Roman"/>
          <w:sz w:val="24"/>
          <w:szCs w:val="24"/>
        </w:rPr>
        <w:t xml:space="preserve"> by the California Department of Corrections and Rehabilitation (CDCR) </w:t>
      </w:r>
      <w:r w:rsidR="00A64EDB">
        <w:rPr>
          <w:rFonts w:ascii="Times New Roman" w:hAnsi="Times New Roman" w:cs="Times New Roman"/>
          <w:sz w:val="24"/>
          <w:szCs w:val="24"/>
        </w:rPr>
        <w:t xml:space="preserve">is used </w:t>
      </w:r>
      <w:r w:rsidR="0015497D" w:rsidRPr="00E14288">
        <w:rPr>
          <w:rFonts w:ascii="Times New Roman" w:hAnsi="Times New Roman" w:cs="Times New Roman"/>
          <w:sz w:val="24"/>
          <w:szCs w:val="24"/>
        </w:rPr>
        <w:t>to simulate community acquisition of SARS-CoV</w:t>
      </w:r>
      <w:r w:rsidR="00B812AC">
        <w:rPr>
          <w:rFonts w:ascii="Times New Roman" w:hAnsi="Times New Roman" w:cs="Times New Roman"/>
          <w:sz w:val="24"/>
          <w:szCs w:val="24"/>
        </w:rPr>
        <w:t>-</w:t>
      </w:r>
      <w:r w:rsidR="0015497D" w:rsidRPr="00E14288">
        <w:rPr>
          <w:rFonts w:ascii="Times New Roman" w:hAnsi="Times New Roman" w:cs="Times New Roman"/>
          <w:sz w:val="24"/>
          <w:szCs w:val="24"/>
        </w:rPr>
        <w:t xml:space="preserve">2 </w:t>
      </w:r>
      <w:r w:rsidR="003111A4">
        <w:rPr>
          <w:rFonts w:ascii="Times New Roman" w:hAnsi="Times New Roman" w:cs="Times New Roman"/>
          <w:sz w:val="24"/>
          <w:szCs w:val="24"/>
        </w:rPr>
        <w:t xml:space="preserve">by staff </w:t>
      </w:r>
      <w:r w:rsidR="009623F6">
        <w:rPr>
          <w:rFonts w:ascii="Times New Roman" w:hAnsi="Times New Roman" w:cs="Times New Roman"/>
          <w:sz w:val="24"/>
          <w:szCs w:val="24"/>
        </w:rPr>
        <w:t>and</w:t>
      </w:r>
      <w:r w:rsidR="009623F6"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ubsequent </w:t>
      </w:r>
      <w:r w:rsidR="00221343" w:rsidRPr="00E14288">
        <w:rPr>
          <w:rFonts w:ascii="Times New Roman" w:hAnsi="Times New Roman" w:cs="Times New Roman"/>
          <w:sz w:val="24"/>
          <w:szCs w:val="24"/>
        </w:rPr>
        <w:t>transmission in a</w:t>
      </w:r>
      <w:r w:rsidR="0015497D"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0015497D" w:rsidRPr="00E14288">
        <w:rPr>
          <w:rFonts w:ascii="Times New Roman" w:hAnsi="Times New Roman" w:cs="Times New Roman"/>
          <w:sz w:val="24"/>
          <w:szCs w:val="24"/>
        </w:rPr>
        <w:t xml:space="preserve">. </w:t>
      </w:r>
      <w:r w:rsidR="009623F6">
        <w:rPr>
          <w:rFonts w:ascii="Times New Roman" w:hAnsi="Times New Roman" w:cs="Times New Roman"/>
          <w:sz w:val="24"/>
          <w:szCs w:val="24"/>
        </w:rPr>
        <w:t xml:space="preserve">Simulations </w:t>
      </w:r>
      <w:r w:rsidR="0015497D" w:rsidRPr="00E14288">
        <w:rPr>
          <w:rFonts w:ascii="Times New Roman" w:hAnsi="Times New Roman" w:cs="Times New Roman"/>
          <w:sz w:val="24"/>
          <w:szCs w:val="24"/>
        </w:rPr>
        <w:t>explor</w:t>
      </w:r>
      <w:r w:rsidR="009623F6">
        <w:rPr>
          <w:rFonts w:ascii="Times New Roman" w:hAnsi="Times New Roman" w:cs="Times New Roman"/>
          <w:sz w:val="24"/>
          <w:szCs w:val="24"/>
        </w:rPr>
        <w:t>ing</w:t>
      </w:r>
      <w:r w:rsidR="0015497D" w:rsidRPr="00E14288">
        <w:rPr>
          <w:rFonts w:ascii="Times New Roman" w:hAnsi="Times New Roman" w:cs="Times New Roman"/>
          <w:sz w:val="24"/>
          <w:szCs w:val="24"/>
        </w:rPr>
        <w:t xml:space="preserve"> the impact of aligning testing schedules with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chedules </w:t>
      </w:r>
      <w:r w:rsidR="009623F6">
        <w:rPr>
          <w:rFonts w:ascii="Times New Roman" w:hAnsi="Times New Roman" w:cs="Times New Roman"/>
          <w:sz w:val="24"/>
          <w:szCs w:val="24"/>
        </w:rPr>
        <w:t xml:space="preserve">are conducted </w:t>
      </w:r>
      <w:r w:rsidR="0015497D" w:rsidRPr="00E14288">
        <w:rPr>
          <w:rFonts w:ascii="Times New Roman" w:hAnsi="Times New Roman" w:cs="Times New Roman"/>
          <w:sz w:val="24"/>
          <w:szCs w:val="24"/>
        </w:rPr>
        <w:t>across testing frequenc</w:t>
      </w:r>
      <w:r w:rsidR="00474A59">
        <w:rPr>
          <w:rFonts w:ascii="Times New Roman" w:hAnsi="Times New Roman" w:cs="Times New Roman"/>
          <w:sz w:val="24"/>
          <w:szCs w:val="24"/>
        </w:rPr>
        <w:t>y</w:t>
      </w:r>
      <w:r w:rsidR="0015497D"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522A6A03"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w:t>
      </w:r>
      <w:r w:rsidR="00D83122">
        <w:rPr>
          <w:rFonts w:ascii="Times New Roman" w:eastAsia="Times New Roman" w:hAnsi="Times New Roman" w:cs="Times New Roman"/>
          <w:szCs w:val="24"/>
        </w:rPr>
        <w:t>14</w:t>
      </w:r>
      <w:r w:rsidR="00812FFD">
        <w:rPr>
          <w:rFonts w:ascii="Times New Roman" w:eastAsia="Times New Roman" w:hAnsi="Times New Roman" w:cs="Times New Roman"/>
          <w:szCs w:val="24"/>
        </w:rPr>
        <w:t>66</w:t>
      </w:r>
      <w:r w:rsidR="00D83122">
        <w:rPr>
          <w:rFonts w:ascii="Times New Roman" w:eastAsia="Times New Roman" w:hAnsi="Times New Roman" w:cs="Times New Roman"/>
          <w:szCs w:val="24"/>
        </w:rPr>
        <w:t xml:space="preserve"> </w:t>
      </w:r>
      <w:r w:rsidR="00AF04E2">
        <w:rPr>
          <w:rFonts w:ascii="Times New Roman" w:eastAsia="Times New Roman" w:hAnsi="Times New Roman" w:cs="Times New Roman"/>
          <w:szCs w:val="24"/>
        </w:rPr>
        <w:t>words)</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r w:rsidR="00096241">
        <w:rPr>
          <w:rFonts w:ascii="Times New Roman" w:eastAsia="Times New Roman" w:hAnsi="Times New Roman" w:cs="Times New Roman"/>
          <w:szCs w:val="24"/>
        </w:rPr>
        <w:t>-</w:t>
      </w:r>
      <w:r w:rsidRPr="00E14288">
        <w:rPr>
          <w:rFonts w:ascii="Times New Roman" w:eastAsia="Times New Roman" w:hAnsi="Times New Roman" w:cs="Times New Roman"/>
          <w:szCs w:val="24"/>
        </w:rPr>
        <w:t>2</w:t>
      </w:r>
    </w:p>
    <w:p w14:paraId="7D982959" w14:textId="3D3C9FD0" w:rsidR="002D4CDB" w:rsidRPr="00E14288"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WBPpfADu","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GVei08fc","properties":{"formattedCitation":"(19)","plainCitation":"(19)","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9)</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r w:rsidR="45654FAC">
        <w:rPr>
          <w:rFonts w:ascii="Times New Roman" w:hAnsi="Times New Roman" w:cs="Times New Roman"/>
          <w:sz w:val="24"/>
          <w:szCs w:val="24"/>
        </w:rPr>
        <w:t>-</w:t>
      </w:r>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t>
      </w:r>
      <w:r w:rsidRPr="00E14288">
        <w:rPr>
          <w:rFonts w:ascii="Times New Roman" w:hAnsi="Times New Roman" w:cs="Times New Roman"/>
          <w:sz w:val="24"/>
          <w:szCs w:val="24"/>
        </w:rPr>
        <w:lastRenderedPageBreak/>
        <w:t xml:space="preserve">generated from key biological parameters of the virus that determine the distribution of infectiousness over time. </w:t>
      </w:r>
      <w:r w:rsidR="009623F6">
        <w:rPr>
          <w:rFonts w:ascii="Times New Roman" w:hAnsi="Times New Roman" w:cs="Times New Roman"/>
          <w:sz w:val="24"/>
          <w:szCs w:val="24"/>
        </w:rPr>
        <w:t>T</w:t>
      </w:r>
      <w:r>
        <w:rPr>
          <w:rFonts w:ascii="Times New Roman" w:hAnsi="Times New Roman" w:cs="Times New Roman"/>
          <w:sz w:val="24"/>
          <w:szCs w:val="24"/>
        </w:rPr>
        <w: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w:t>
      </w:r>
      <w:r w:rsidR="00D83122">
        <w:rPr>
          <w:rFonts w:ascii="Times New Roman" w:hAnsi="Times New Roman" w:cs="Times New Roman"/>
          <w:sz w:val="24"/>
          <w:szCs w:val="24"/>
        </w:rPr>
        <w:t xml:space="preserve">was </w:t>
      </w:r>
      <w:r w:rsidR="009623F6">
        <w:rPr>
          <w:rFonts w:ascii="Times New Roman" w:hAnsi="Times New Roman" w:cs="Times New Roman"/>
          <w:sz w:val="24"/>
          <w:szCs w:val="24"/>
        </w:rPr>
        <w:t xml:space="preserve">used </w:t>
      </w:r>
      <w:r w:rsidRPr="00E14288">
        <w:rPr>
          <w:rFonts w:ascii="Times New Roman" w:hAnsi="Times New Roman" w:cs="Times New Roman"/>
          <w:sz w:val="24"/>
          <w:szCs w:val="24"/>
        </w:rPr>
        <w:t xml:space="preserve">to model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r>
          <m:rPr>
            <m:sty m:val="p"/>
          </m:rPr>
          <w:rPr>
            <w:rFonts w:ascii="Cambria Math" w:hAnsi="Cambria Math" w:cs="Times New Roman"/>
            <w:sz w:val="24"/>
            <w:szCs w:val="24"/>
          </w:rPr>
          <m:t xml:space="preserve"> wher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t</m:t>
            </m:r>
            <m:ctrlPr>
              <w:rPr>
                <w:rFonts w:ascii="Cambria Math" w:hAnsi="Cambria Math" w:cs="Times New Roman"/>
                <w:b/>
                <w:bCs/>
                <w:sz w:val="24"/>
                <w:szCs w:val="24"/>
              </w:rPr>
            </m:ctrlPr>
          </m:e>
          <m:sub>
            <m:r>
              <m:rPr>
                <m:sty m:val="bi"/>
              </m:rPr>
              <w:rPr>
                <w:rFonts w:ascii="Cambria Math" w:eastAsiaTheme="minorEastAsia" w:hAnsi="Cambria Math" w:cs="Times New Roman"/>
                <w:sz w:val="24"/>
                <w:szCs w:val="24"/>
              </w:rPr>
              <m:t>total</m:t>
            </m:r>
          </m:sub>
        </m:sSub>
        <m:r>
          <m:rPr>
            <m:sty m:val="b"/>
          </m:rPr>
          <w:rPr>
            <w:rFonts w:ascii="Cambria Math" w:hAnsi="Cambria Math" w:cs="Times New Roman"/>
            <w:sz w:val="24"/>
            <w:szCs w:val="24"/>
          </w:rPr>
          <m:t>=</m:t>
        </m:r>
        <m:sSub>
          <m:sSubPr>
            <m:ctrlPr>
              <w:rPr>
                <w:rFonts w:ascii="Cambria Math" w:hAnsi="Cambria Math" w:cs="Times New Roman"/>
                <w:b/>
                <w:bCs/>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126F95FD">
        <w:rPr>
          <w:rFonts w:ascii="Times New Roman" w:hAnsi="Times New Roman" w:cs="Times New Roman"/>
          <w:sz w:val="24"/>
          <w:szCs w:val="24"/>
        </w:rPr>
        <w:t>1</w:t>
      </w:r>
      <w:r w:rsidRPr="00E14288">
        <w:rPr>
          <w:rFonts w:ascii="Times New Roman" w:hAnsi="Times New Roman" w:cs="Times New Roman"/>
          <w:sz w:val="24"/>
          <w:szCs w:val="24"/>
        </w:rPr>
        <w:t>a).</w:t>
      </w:r>
    </w:p>
    <w:p w14:paraId="51773F0E" w14:textId="26716FE4" w:rsidR="002D4CDB" w:rsidRPr="00E14288" w:rsidRDefault="6A01600E"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r w:rsidR="05B8E933">
        <w:rPr>
          <w:rFonts w:ascii="Times New Roman" w:hAnsi="Times New Roman" w:cs="Times New Roman"/>
          <w:sz w:val="24"/>
          <w:szCs w:val="24"/>
        </w:rPr>
        <w:t>-</w:t>
      </w:r>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XEVy1UrZ","properties":{"formattedCitation":"(20\\uc0\\u8211{}22)","plainCitation":"(20–22)","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sidRPr="00D83122">
        <w:rPr>
          <w:rFonts w:ascii="Times New Roman" w:hAnsi="Times New Roman" w:cs="Times New Roman"/>
          <w:sz w:val="24"/>
        </w:rPr>
        <w:t>(20–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r w:rsidR="05B8E933">
        <w:rPr>
          <w:rFonts w:ascii="Times New Roman" w:hAnsi="Times New Roman" w:cs="Times New Roman"/>
          <w:sz w:val="24"/>
          <w:szCs w:val="24"/>
        </w:rPr>
        <w:t>-</w:t>
      </w:r>
      <w:r w:rsidRPr="00E14288">
        <w:rPr>
          <w:rFonts w:ascii="Times New Roman" w:hAnsi="Times New Roman" w:cs="Times New Roman"/>
          <w:sz w:val="24"/>
          <w:szCs w:val="24"/>
        </w:rPr>
        <w:t xml:space="preserve">2, this means that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6A8088BF">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7901D36B" w:rsidRPr="6A8088BF">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3nnqQ0ax","properties":{"formattedCitation":"(22)","plainCitation":"(22)","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r w:rsidR="6D6EE249">
        <w:rPr>
          <w:rFonts w:ascii="Times New Roman" w:hAnsi="Times New Roman" w:cs="Times New Roman"/>
          <w:sz w:val="24"/>
          <w:szCs w:val="24"/>
        </w:rPr>
        <w:t xml:space="preserve">, here defined </w:t>
      </w:r>
      <w:r w:rsidRPr="00E14288">
        <w:rPr>
          <w:rFonts w:ascii="Times New Roman" w:hAnsi="Times New Roman" w:cs="Times New Roman"/>
          <w:sz w:val="24"/>
          <w:szCs w:val="24"/>
        </w:rPr>
        <w:t xml:space="preserve">as the expected number of cases generated </w:t>
      </w:r>
      <w:r w:rsidR="6D6EE249">
        <w:rPr>
          <w:rFonts w:ascii="Times New Roman" w:hAnsi="Times New Roman" w:cs="Times New Roman"/>
          <w:sz w:val="24"/>
          <w:szCs w:val="24"/>
        </w:rPr>
        <w:t xml:space="preserve">in a facility </w:t>
      </w:r>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r w:rsidR="6D6EE249">
        <w:rPr>
          <w:rFonts w:ascii="Times New Roman" w:hAnsi="Times New Roman" w:cs="Times New Roman"/>
          <w:sz w:val="24"/>
          <w:szCs w:val="24"/>
        </w:rPr>
        <w:t xml:space="preserve">, assuming they spent their </w:t>
      </w:r>
      <w:r w:rsidR="009623F6">
        <w:rPr>
          <w:rFonts w:ascii="Times New Roman" w:hAnsi="Times New Roman" w:cs="Times New Roman"/>
          <w:sz w:val="24"/>
          <w:szCs w:val="24"/>
        </w:rPr>
        <w:t xml:space="preserve">entire </w:t>
      </w:r>
      <w:r w:rsidR="6D6EE249">
        <w:rPr>
          <w:rFonts w:ascii="Times New Roman" w:hAnsi="Times New Roman" w:cs="Times New Roman"/>
          <w:sz w:val="24"/>
          <w:szCs w:val="24"/>
        </w:rPr>
        <w:t>infectious period in the facility</w:t>
      </w:r>
      <w:r w:rsidRPr="00E14288">
        <w:rPr>
          <w:rFonts w:ascii="Times New Roman" w:hAnsi="Times New Roman" w:cs="Times New Roman"/>
          <w:sz w:val="24"/>
          <w:szCs w:val="24"/>
        </w:rPr>
        <w:t xml:space="preserve">. </w:t>
      </w:r>
      <w:r w:rsidR="0075790A">
        <w:rPr>
          <w:rFonts w:ascii="Times New Roman" w:hAnsi="Times New Roman" w:cs="Times New Roman"/>
          <w:sz w:val="24"/>
          <w:szCs w:val="24"/>
        </w:rPr>
        <w:t>In the absence of other interventions, t</w:t>
      </w:r>
      <w:r w:rsidRPr="00E14288">
        <w:rPr>
          <w:rFonts w:ascii="Times New Roman" w:hAnsi="Times New Roman" w:cs="Times New Roman"/>
          <w:sz w:val="24"/>
          <w:szCs w:val="24"/>
        </w:rPr>
        <w:t xml:space="preserve">he model therefore assumes that new cases are most likely to be generated arou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6D6EE249" w:rsidRPr="6A8088BF">
        <w:rPr>
          <w:rFonts w:ascii="Times New Roman" w:eastAsiaTheme="minorEastAsia" w:hAnsi="Times New Roman" w:cs="Times New Roman"/>
          <w:sz w:val="24"/>
          <w:szCs w:val="24"/>
        </w:rPr>
        <w:t xml:space="preserve"> when infectiousness (viral load) is highest</w:t>
      </w:r>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66BAE283" w14:textId="7816D035"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oMath>
      <w:r w:rsidRPr="00E14288">
        <w:rPr>
          <w:rFonts w:ascii="Times New Roman" w:hAnsi="Times New Roman" w:cs="Times New Roman"/>
          <w:sz w:val="24"/>
          <w:szCs w:val="24"/>
        </w:rPr>
        <w:t xml:space="preserve">, </w:t>
      </w:r>
      <w:r w:rsidR="00A42595">
        <w:rPr>
          <w:rFonts w:ascii="Times New Roman" w:hAnsi="Times New Roman" w:cs="Times New Roman"/>
          <w:sz w:val="24"/>
          <w:szCs w:val="24"/>
        </w:rPr>
        <w:t>for example</w:t>
      </w:r>
      <w:r w:rsidR="00A64EDB">
        <w:rPr>
          <w:rFonts w:ascii="Times New Roman" w:hAnsi="Times New Roman" w:cs="Times New Roman"/>
          <w:sz w:val="24"/>
          <w:szCs w:val="24"/>
        </w:rPr>
        <w:t xml:space="preserve"> </w:t>
      </w:r>
      <w:r w:rsidRPr="00E14288">
        <w:rPr>
          <w:rFonts w:ascii="Times New Roman" w:hAnsi="Times New Roman" w:cs="Times New Roman"/>
          <w:sz w:val="24"/>
          <w:szCs w:val="24"/>
        </w:rPr>
        <w:t xml:space="preserve">through contact tracing, self-isolation following the onset of symptoms, or </w:t>
      </w:r>
      <w:r>
        <w:rPr>
          <w:rFonts w:ascii="Times New Roman" w:hAnsi="Times New Roman" w:cs="Times New Roman"/>
          <w:sz w:val="24"/>
          <w:szCs w:val="24"/>
        </w:rPr>
        <w:t xml:space="preserve">isolation following a positive </w:t>
      </w:r>
      <w:r w:rsidRPr="00E14288">
        <w:rPr>
          <w:rFonts w:ascii="Times New Roman" w:hAnsi="Times New Roman" w:cs="Times New Roman"/>
          <w:sz w:val="24"/>
          <w:szCs w:val="24"/>
        </w:rPr>
        <w:t>test</w:t>
      </w:r>
      <w:r>
        <w:rPr>
          <w:rFonts w:ascii="Times New Roman" w:hAnsi="Times New Roman" w:cs="Times New Roman"/>
          <w:sz w:val="24"/>
          <w:szCs w:val="24"/>
        </w:rPr>
        <w:t xml:space="preserve"> result</w:t>
      </w:r>
      <w:r w:rsidRPr="00E14288">
        <w:rPr>
          <w:rFonts w:ascii="Times New Roman" w:hAnsi="Times New Roman" w:cs="Times New Roman"/>
          <w:sz w:val="24"/>
          <w:szCs w:val="24"/>
        </w:rPr>
        <w:t xml:space="preserve">,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al</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r>
                  <w:rPr>
                    <w:rFonts w:ascii="Cambria Math" w:hAnsi="Cambria Math" w:cs="Times New Roman"/>
                    <w:sz w:val="24"/>
                    <w:szCs w:val="24"/>
                  </w:rPr>
                  <m:t>dt</m:t>
                </m:r>
              </m:e>
            </m:nary>
          </m:e>
        </m:d>
      </m:oMath>
      <w:r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a). </w:t>
      </w:r>
    </w:p>
    <w:p w14:paraId="2A90A10B" w14:textId="04581E63" w:rsidR="002D4CDB" w:rsidRPr="00690A47"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Figure </w:t>
      </w:r>
      <w:r w:rsidR="6DF6D04D">
        <w:rPr>
          <w:rFonts w:ascii="Times New Roman" w:hAnsi="Times New Roman" w:cs="Times New Roman"/>
          <w:sz w:val="24"/>
          <w:szCs w:val="24"/>
        </w:rPr>
        <w:t>1</w:t>
      </w:r>
      <w:r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14288">
        <w:rPr>
          <w:rFonts w:ascii="Times New Roman" w:hAnsi="Times New Roman" w:cs="Times New Roman"/>
          <w:sz w:val="24"/>
          <w:szCs w:val="24"/>
        </w:rPr>
        <w:t xml:space="preserve">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w:t>
      </w:r>
      <w:r w:rsidR="00244134">
        <w:rPr>
          <w:rFonts w:ascii="Times New Roman" w:hAnsi="Times New Roman" w:cs="Times New Roman"/>
          <w:sz w:val="24"/>
          <w:szCs w:val="24"/>
        </w:rPr>
        <w:t xml:space="preserve"> levels of vaccination coverage,</w:t>
      </w:r>
      <w:r w:rsidRPr="00E14288">
        <w:rPr>
          <w:rFonts w:ascii="Times New Roman" w:hAnsi="Times New Roman" w:cs="Times New Roman"/>
          <w:sz w:val="24"/>
          <w:szCs w:val="24"/>
        </w:rPr>
        <w:t xml:space="preserve"> wearing a mask</w:t>
      </w:r>
      <w:r w:rsidR="009623F6">
        <w:rPr>
          <w:rFonts w:ascii="Times New Roman" w:hAnsi="Times New Roman" w:cs="Times New Roman"/>
          <w:sz w:val="24"/>
          <w:szCs w:val="24"/>
        </w:rPr>
        <w:t>,</w:t>
      </w:r>
      <w:r w:rsidRPr="00E14288">
        <w:rPr>
          <w:rFonts w:ascii="Times New Roman" w:hAnsi="Times New Roman" w:cs="Times New Roman"/>
          <w:sz w:val="24"/>
          <w:szCs w:val="24"/>
        </w:rPr>
        <w:t xml:space="preserve">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097EFA97" w14:textId="312C2A3C" w:rsidR="002D4CDB" w:rsidRPr="000B3CAB" w:rsidRDefault="0EB93F23" w:rsidP="6A8088BF">
      <w:pPr>
        <w:pStyle w:val="Subtitle"/>
        <w:spacing w:line="480" w:lineRule="auto"/>
        <w:rPr>
          <w:rFonts w:eastAsia="Times New Roman" w:cs="Times New Roman"/>
          <w:sz w:val="22"/>
        </w:rPr>
      </w:pPr>
      <w:r w:rsidRPr="6A8088BF">
        <w:rPr>
          <w:rFonts w:eastAsia="Times New Roman" w:cs="Times New Roman"/>
          <w:b/>
          <w:bCs/>
          <w:sz w:val="22"/>
        </w:rPr>
        <w:t>Table 1</w:t>
      </w:r>
      <w:r w:rsidRPr="6A8088BF">
        <w:rPr>
          <w:rFonts w:eastAsia="Times New Roman" w:cs="Times New Roman"/>
          <w:sz w:val="22"/>
        </w:rPr>
        <w:t xml:space="preserve">: Distributions and parameter values used in analytic framework and model simulations. The </w:t>
      </w:r>
      <w:r w:rsidR="570C1B56" w:rsidRPr="6A8088BF">
        <w:rPr>
          <w:rFonts w:eastAsia="Times New Roman" w:cs="Times New Roman"/>
          <w:sz w:val="22"/>
        </w:rPr>
        <w:t xml:space="preserve">latent </w:t>
      </w:r>
      <w:r w:rsidRPr="6A8088BF">
        <w:rPr>
          <w:rFonts w:eastAsia="Times New Roman" w:cs="Times New Roman"/>
          <w:sz w:val="22"/>
        </w:rPr>
        <w:t>period is defined as the time between</w:t>
      </w:r>
      <w:r w:rsidR="00244134">
        <w:rPr>
          <w:rFonts w:eastAsia="Times New Roman" w:cs="Times New Roman"/>
          <w:sz w:val="22"/>
        </w:rPr>
        <w:t xml:space="preserve"> </w:t>
      </w:r>
      <w:r w:rsidR="009D19C8">
        <w:rPr>
          <w:rFonts w:eastAsia="Times New Roman" w:cs="Times New Roman"/>
          <w:sz w:val="22"/>
        </w:rPr>
        <w:t>exposure</w:t>
      </w:r>
      <w:r w:rsidRPr="6A8088BF">
        <w:rPr>
          <w:rFonts w:eastAsia="Times New Roman" w:cs="Times New Roman"/>
          <w:sz w:val="22"/>
        </w:rPr>
        <w:t xml:space="preserve"> and onset of infectiousness, the </w:t>
      </w:r>
      <w:r w:rsidR="570C1B56" w:rsidRPr="6A8088BF">
        <w:rPr>
          <w:rFonts w:eastAsia="Times New Roman" w:cs="Times New Roman"/>
          <w:sz w:val="22"/>
        </w:rPr>
        <w:t xml:space="preserve">incubation </w:t>
      </w:r>
      <w:r w:rsidRPr="6A8088BF">
        <w:rPr>
          <w:rFonts w:eastAsia="Times New Roman" w:cs="Times New Roman"/>
          <w:sz w:val="22"/>
        </w:rPr>
        <w:t xml:space="preserve">period </w:t>
      </w:r>
      <w:r w:rsidR="5D0B4D2E" w:rsidRPr="6A8088BF">
        <w:rPr>
          <w:rFonts w:eastAsia="Times New Roman" w:cs="Times New Roman"/>
          <w:sz w:val="22"/>
        </w:rPr>
        <w:t xml:space="preserve">as </w:t>
      </w:r>
      <w:r w:rsidRPr="6A8088BF">
        <w:rPr>
          <w:rFonts w:eastAsia="Times New Roman" w:cs="Times New Roman"/>
          <w:sz w:val="22"/>
        </w:rPr>
        <w:t xml:space="preserve">the time between </w:t>
      </w:r>
      <w:r w:rsidR="009D19C8">
        <w:rPr>
          <w:rFonts w:eastAsia="Times New Roman" w:cs="Times New Roman"/>
          <w:sz w:val="22"/>
        </w:rPr>
        <w:t>exposure</w:t>
      </w:r>
      <w:r w:rsidR="009D19C8" w:rsidRPr="6A8088BF">
        <w:rPr>
          <w:rFonts w:eastAsia="Times New Roman" w:cs="Times New Roman"/>
          <w:sz w:val="22"/>
        </w:rPr>
        <w:t xml:space="preserve"> </w:t>
      </w:r>
      <w:r w:rsidRPr="6A8088BF">
        <w:rPr>
          <w:rFonts w:eastAsia="Times New Roman" w:cs="Times New Roman"/>
          <w:sz w:val="22"/>
        </w:rPr>
        <w:t xml:space="preserve">and </w:t>
      </w:r>
      <w:r w:rsidR="46F9149A" w:rsidRPr="6A8088BF">
        <w:rPr>
          <w:rFonts w:eastAsia="Times New Roman" w:cs="Times New Roman"/>
          <w:sz w:val="22"/>
        </w:rPr>
        <w:t xml:space="preserve">both </w:t>
      </w:r>
      <w:r w:rsidRPr="6A8088BF">
        <w:rPr>
          <w:rFonts w:eastAsia="Times New Roman" w:cs="Times New Roman"/>
          <w:sz w:val="22"/>
        </w:rPr>
        <w:t>symptoms</w:t>
      </w:r>
      <w:r w:rsidR="46F9149A" w:rsidRPr="6A8088BF">
        <w:rPr>
          <w:rFonts w:eastAsia="Times New Roman" w:cs="Times New Roman"/>
          <w:sz w:val="22"/>
        </w:rPr>
        <w:t xml:space="preserve"> and peak infectiousness (even in the absence of symptoms)</w:t>
      </w:r>
      <w:r w:rsidRPr="6A8088BF">
        <w:rPr>
          <w:rFonts w:eastAsia="Times New Roman" w:cs="Times New Roman"/>
          <w:sz w:val="22"/>
        </w:rPr>
        <w:t xml:space="preserve">, and the infectious period </w:t>
      </w:r>
      <w:r w:rsidR="5D0B4D2E" w:rsidRPr="6A8088BF">
        <w:rPr>
          <w:rFonts w:eastAsia="Times New Roman" w:cs="Times New Roman"/>
          <w:sz w:val="22"/>
        </w:rPr>
        <w:t>as</w:t>
      </w:r>
      <w:r w:rsidRPr="6A8088BF">
        <w:rPr>
          <w:rFonts w:eastAsia="Times New Roman" w:cs="Times New Roman"/>
          <w:sz w:val="22"/>
        </w:rPr>
        <w:t xml:space="preserve">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024AA4">
        <w:tc>
          <w:tcPr>
            <w:tcW w:w="1990" w:type="pct"/>
          </w:tcPr>
          <w:p w14:paraId="6760334B"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Pr>
          <w:p w14:paraId="709CA62D"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024AA4">
        <w:tc>
          <w:tcPr>
            <w:tcW w:w="1990" w:type="pct"/>
          </w:tcPr>
          <w:p w14:paraId="1D1717AC" w14:textId="77777777" w:rsidR="002D4CDB" w:rsidRPr="00E14288" w:rsidRDefault="002D4CDB" w:rsidP="00024AA4">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19C93631"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Log</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i/>
                <w:iCs/>
                <w:sz w:val="24"/>
                <w:szCs w:val="24"/>
              </w:rPr>
              <w:t>normal</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1.63, 0.5)</w:t>
            </w:r>
          </w:p>
        </w:tc>
        <w:tc>
          <w:tcPr>
            <w:tcW w:w="777" w:type="pct"/>
          </w:tcPr>
          <w:p w14:paraId="3D2351AC" w14:textId="7EB0507B"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9QsaKm5s","properties":{"formattedCitation":"(23)","plainCitation":"(23)","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3)</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024AA4">
        <w:tc>
          <w:tcPr>
            <w:tcW w:w="1990" w:type="pct"/>
          </w:tcPr>
          <w:p w14:paraId="37FB68B8"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65C62F92" w:rsidR="002D4CDB" w:rsidRPr="00E14288" w:rsidRDefault="008047D5" w:rsidP="00024AA4">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2D4CDB">
              <w:rPr>
                <w:rFonts w:ascii="Times New Roman" w:eastAsia="Times New Roman" w:hAnsi="Times New Roman" w:cs="Times New Roman"/>
                <w:bCs/>
                <w:sz w:val="24"/>
                <w:szCs w:val="24"/>
              </w:rPr>
              <w:t xml:space="preserve"> </w:t>
            </w:r>
            <w:r w:rsidR="002D4CDB"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41C5D628"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LM05akg6","properties":{"formattedCitation":"(22,24)","plainCitation":"(22,24)","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024AA4">
        <w:tc>
          <w:tcPr>
            <w:tcW w:w="1990" w:type="pct"/>
          </w:tcPr>
          <w:p w14:paraId="4074D5BF"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210B8C97"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2817F1DA"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3hnQ0oPd","properties":{"formattedCitation":"(22,24)","plainCitation":"(22,24)","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0457A7EB" w:rsidR="002D4CDB" w:rsidRPr="00E14288" w:rsidRDefault="009623F6"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D4CDB">
        <w:rPr>
          <w:rFonts w:ascii="Times New Roman" w:hAnsi="Times New Roman" w:cs="Times New Roman"/>
          <w:sz w:val="24"/>
          <w:szCs w:val="24"/>
        </w:rPr>
        <w:t xml:space="preserve">he test frequency, </w:t>
      </w:r>
      <m:oMath>
        <m:r>
          <m:rPr>
            <m:sty m:val="bi"/>
          </m:rPr>
          <w:rPr>
            <w:rFonts w:ascii="Cambria Math" w:hAnsi="Cambria Math" w:cs="Times New Roman"/>
            <w:sz w:val="24"/>
            <w:szCs w:val="24"/>
          </w:rPr>
          <m:t>f</m:t>
        </m:r>
      </m:oMath>
      <w:r w:rsidR="002D4CD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002D4CDB">
        <w:rPr>
          <w:rFonts w:ascii="Times New Roman" w:hAnsi="Times New Roman" w:cs="Times New Roman"/>
          <w:sz w:val="24"/>
          <w:szCs w:val="24"/>
        </w:rPr>
        <w:t xml:space="preserve">as the average number of tests per week. </w:t>
      </w:r>
      <w:r w:rsidR="002D4CDB" w:rsidRPr="00E14288">
        <w:rPr>
          <w:rFonts w:ascii="Times New Roman" w:hAnsi="Times New Roman" w:cs="Times New Roman"/>
          <w:sz w:val="24"/>
          <w:szCs w:val="24"/>
        </w:rPr>
        <w:t xml:space="preserve">Assuming testing is </w:t>
      </w:r>
      <w:r w:rsidR="002D4CDB">
        <w:rPr>
          <w:rFonts w:ascii="Times New Roman" w:hAnsi="Times New Roman" w:cs="Times New Roman"/>
          <w:sz w:val="24"/>
          <w:szCs w:val="24"/>
        </w:rPr>
        <w:t>done randomly through time</w:t>
      </w:r>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 xml:space="preserve">and is </w:t>
      </w:r>
      <w:r w:rsidR="002D4CDB" w:rsidRPr="00E14288">
        <w:rPr>
          <w:rFonts w:ascii="Times New Roman" w:hAnsi="Times New Roman" w:cs="Times New Roman"/>
          <w:sz w:val="24"/>
          <w:szCs w:val="24"/>
        </w:rPr>
        <w:t>independent of symptoms</w:t>
      </w:r>
      <w:r w:rsidR="002D4CDB">
        <w:rPr>
          <w:rFonts w:ascii="Times New Roman" w:hAnsi="Times New Roman" w:cs="Times New Roman"/>
          <w:sz w:val="24"/>
          <w:szCs w:val="24"/>
        </w:rPr>
        <w:t xml:space="preserve"> or</w:t>
      </w:r>
      <w:r w:rsidR="002D4CDB" w:rsidRPr="00E14288">
        <w:rPr>
          <w:rFonts w:ascii="Times New Roman" w:hAnsi="Times New Roman" w:cs="Times New Roman"/>
          <w:sz w:val="24"/>
          <w:szCs w:val="24"/>
        </w:rPr>
        <w:t xml:space="preserve"> known contacts, the probability of going </w:t>
      </w:r>
      <m:oMath>
        <m:r>
          <m:rPr>
            <m:sty m:val="bi"/>
          </m:rPr>
          <w:rPr>
            <w:rFonts w:ascii="Cambria Math" w:hAnsi="Cambria Math" w:cs="Times New Roman"/>
            <w:sz w:val="24"/>
            <w:szCs w:val="24"/>
          </w:rPr>
          <m:t>t</m:t>
        </m:r>
      </m:oMath>
      <w:r w:rsidR="002D4CDB" w:rsidRPr="00E14288">
        <w:rPr>
          <w:rFonts w:ascii="Times New Roman" w:hAnsi="Times New Roman" w:cs="Times New Roman"/>
          <w:sz w:val="24"/>
          <w:szCs w:val="24"/>
        </w:rPr>
        <w:t xml:space="preserve"> days without being tested</w:t>
      </w:r>
      <w:r w:rsidR="002D4C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2D4CDB">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sidR="002D4CDB">
        <w:rPr>
          <w:rFonts w:ascii="Times New Roman" w:eastAsiaTheme="minorEastAsia" w:hAnsi="Times New Roman" w:cs="Times New Roman"/>
          <w:sz w:val="24"/>
          <w:szCs w:val="24"/>
        </w:rPr>
        <w:t xml:space="preserve"> if testing is conducted weekly</w:t>
      </w:r>
      <w:r w:rsidR="002D4CDB">
        <w:rPr>
          <w:rFonts w:ascii="Times New Roman" w:hAnsi="Times New Roman" w:cs="Times New Roman"/>
          <w:sz w:val="24"/>
          <w:szCs w:val="24"/>
        </w:rPr>
        <w:t>. T</w:t>
      </w:r>
      <w:r w:rsidR="002D4CDB" w:rsidRPr="00E14288">
        <w:rPr>
          <w:rFonts w:ascii="Times New Roman" w:hAnsi="Times New Roman" w:cs="Times New Roman"/>
          <w:sz w:val="24"/>
          <w:szCs w:val="24"/>
        </w:rPr>
        <w:t xml:space="preserve">he probability that </w:t>
      </w:r>
      <w:r w:rsidR="002D4CDB">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sidR="002D4CDB">
        <w:rPr>
          <w:rFonts w:ascii="Times New Roman" w:eastAsiaTheme="minorEastAsia" w:hAnsi="Times New Roman" w:cs="Times New Roman"/>
          <w:sz w:val="24"/>
          <w:szCs w:val="24"/>
        </w:rPr>
        <w:t xml:space="preserve"> </w:t>
      </w:r>
      <w:r w:rsidR="00FA000B">
        <w:rPr>
          <w:rFonts w:ascii="Times New Roman" w:eastAsiaTheme="minorEastAsia" w:hAnsi="Times New Roman" w:cs="Times New Roman"/>
          <w:sz w:val="24"/>
          <w:szCs w:val="24"/>
        </w:rPr>
        <w:t xml:space="preserve">after onset of infectiousness </w:t>
      </w:r>
      <w:r w:rsidR="002D4CDB">
        <w:rPr>
          <w:rFonts w:ascii="Times New Roman" w:hAnsi="Times New Roman" w:cs="Times New Roman"/>
          <w:sz w:val="24"/>
          <w:szCs w:val="24"/>
        </w:rPr>
        <w:t>can then be estimated as</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if</w:t>
      </w:r>
      <w:r w:rsidR="002D4CDB" w:rsidRPr="00E14288">
        <w:rPr>
          <w:rFonts w:ascii="Times New Roman" w:hAnsi="Times New Roman" w:cs="Times New Roman"/>
          <w:sz w:val="24"/>
          <w:szCs w:val="24"/>
        </w:rPr>
        <w:t xml:space="preserve"> isolation occurs immediately after testing. Given substantial turnaround times between testing and isolation, particularly when relying on </w:t>
      </w:r>
      <w:r w:rsidR="00FC4DC6">
        <w:rPr>
          <w:rFonts w:ascii="Times New Roman" w:hAnsi="Times New Roman" w:cs="Times New Roman"/>
          <w:sz w:val="24"/>
          <w:szCs w:val="24"/>
        </w:rPr>
        <w:t>n</w:t>
      </w:r>
      <w:r w:rsidR="00FC4DC6" w:rsidRPr="00FC4DC6">
        <w:rPr>
          <w:rFonts w:ascii="Times New Roman" w:hAnsi="Times New Roman" w:cs="Times New Roman"/>
          <w:sz w:val="24"/>
          <w:szCs w:val="24"/>
        </w:rPr>
        <w:t xml:space="preserve">ucleic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cid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mplification </w:t>
      </w:r>
      <w:r w:rsidR="00FC4DC6">
        <w:rPr>
          <w:rFonts w:ascii="Times New Roman" w:hAnsi="Times New Roman" w:cs="Times New Roman"/>
          <w:sz w:val="24"/>
          <w:szCs w:val="24"/>
        </w:rPr>
        <w:t>t</w:t>
      </w:r>
      <w:r w:rsidR="00FC4DC6" w:rsidRPr="00FC4DC6">
        <w:rPr>
          <w:rFonts w:ascii="Times New Roman" w:hAnsi="Times New Roman" w:cs="Times New Roman"/>
          <w:sz w:val="24"/>
          <w:szCs w:val="24"/>
        </w:rPr>
        <w:t>ests</w:t>
      </w:r>
      <w:r w:rsidR="00FC4DC6" w:rsidRPr="00FC4DC6" w:rsidDel="00E731D8">
        <w:rPr>
          <w:rFonts w:ascii="Times New Roman" w:hAnsi="Times New Roman" w:cs="Times New Roman"/>
          <w:sz w:val="24"/>
          <w:szCs w:val="24"/>
        </w:rPr>
        <w:t xml:space="preserve"> </w:t>
      </w:r>
      <w:r w:rsidR="00E731D8">
        <w:rPr>
          <w:rFonts w:ascii="Times New Roman" w:hAnsi="Times New Roman" w:cs="Times New Roman"/>
          <w:sz w:val="24"/>
          <w:szCs w:val="24"/>
        </w:rPr>
        <w:t>(NAAT</w:t>
      </w:r>
      <w:r w:rsidR="00FC4DC6">
        <w:rPr>
          <w:rFonts w:ascii="Times New Roman" w:hAnsi="Times New Roman" w:cs="Times New Roman"/>
          <w:sz w:val="24"/>
          <w:szCs w:val="24"/>
        </w:rPr>
        <w:t>s</w:t>
      </w:r>
      <w:r w:rsidR="00E731D8">
        <w:rPr>
          <w:rFonts w:ascii="Times New Roman" w:hAnsi="Times New Roman" w:cs="Times New Roman"/>
          <w:sz w:val="24"/>
          <w:szCs w:val="24"/>
        </w:rPr>
        <w:t>)</w:t>
      </w:r>
      <w:r w:rsidR="002D4CDB" w:rsidRPr="00E14288">
        <w:rPr>
          <w:rFonts w:ascii="Times New Roman" w:hAnsi="Times New Roman" w:cs="Times New Roman"/>
          <w:sz w:val="24"/>
          <w:szCs w:val="24"/>
        </w:rPr>
        <w:t xml:space="preserve">, the delay, </w:t>
      </w:r>
      <m:oMath>
        <m:r>
          <m:rPr>
            <m:sty m:val="bi"/>
          </m:rPr>
          <w:rPr>
            <w:rFonts w:ascii="Cambria Math" w:hAnsi="Cambria Math" w:cs="Times New Roman"/>
            <w:sz w:val="24"/>
            <w:szCs w:val="24"/>
          </w:rPr>
          <m:t>d</m:t>
        </m:r>
      </m:oMath>
      <w:r w:rsidR="002D4CDB" w:rsidRPr="00E14288">
        <w:rPr>
          <w:rFonts w:ascii="Times New Roman" w:hAnsi="Times New Roman" w:cs="Times New Roman"/>
          <w:sz w:val="24"/>
          <w:szCs w:val="24"/>
        </w:rPr>
        <w:t>, between testing and isolation can also be incorporated as:</w:t>
      </w:r>
      <w:r w:rsidR="00FA000B">
        <w:rPr>
          <w:rFonts w:ascii="Times New Roman" w:hAnsi="Times New Roman" w:cs="Times New Roman"/>
          <w:sz w:val="24"/>
          <w:szCs w:val="24"/>
        </w:rPr>
        <w:t xml:space="preserve"> </w:t>
      </w:r>
      <m:oMath>
        <m:r>
          <m:rPr>
            <m:sty m:val="bi"/>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FA000B" w:rsidRPr="008B3D3F">
        <w:rPr>
          <w:rFonts w:ascii="Times New Roman" w:eastAsiaTheme="minorEastAsia" w:hAnsi="Times New Roman" w:cs="Times New Roman"/>
          <w:b/>
          <w:bCs/>
          <w:sz w:val="24"/>
          <w:szCs w:val="24"/>
        </w:rPr>
        <w:t xml:space="preserve"> for </w:t>
      </w:r>
      <m:oMath>
        <m:r>
          <m:rPr>
            <m:sty m:val="bi"/>
          </m:rPr>
          <w:rPr>
            <w:rFonts w:ascii="Cambria Math" w:eastAsiaTheme="minorEastAsia" w:hAnsi="Cambria Math" w:cs="Times New Roman"/>
            <w:sz w:val="24"/>
            <w:szCs w:val="24"/>
          </w:rPr>
          <m:t>τ&lt;d</m:t>
        </m:r>
      </m:oMath>
      <w:r w:rsidR="00FA000B">
        <w:rPr>
          <w:rFonts w:ascii="Times New Roman" w:eastAsiaTheme="minorEastAsia" w:hAnsi="Times New Roman" w:cs="Times New Roman"/>
          <w:sz w:val="24"/>
          <w:szCs w:val="24"/>
        </w:rPr>
        <w:t xml:space="preserve"> and</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r>
          <m:rPr>
            <m:sty m:val="b"/>
          </m:rPr>
          <w:rPr>
            <w:rFonts w:ascii="Cambria Math" w:eastAsiaTheme="minorEastAsia" w:hAnsi="Cambria Math" w:cs="Times New Roman"/>
            <w:sz w:val="24"/>
            <w:szCs w:val="24"/>
          </w:rPr>
          <m:t xml:space="preserve"> for </m:t>
        </m:r>
        <m:r>
          <m:rPr>
            <m:sty m:val="bi"/>
          </m:rPr>
          <w:rPr>
            <w:rFonts w:ascii="Cambria Math" w:eastAsiaTheme="minorEastAsia" w:hAnsi="Cambria Math" w:cs="Times New Roman"/>
            <w:sz w:val="24"/>
            <w:szCs w:val="24"/>
          </w:rPr>
          <m:t>τ≥d</m:t>
        </m:r>
        <m:r>
          <m:rPr>
            <m:sty m:val="p"/>
          </m:rPr>
          <w:rPr>
            <w:rFonts w:ascii="Cambria Math" w:eastAsiaTheme="minorEastAsia" w:hAnsi="Cambria Math" w:cs="Times New Roman"/>
            <w:sz w:val="24"/>
            <w:szCs w:val="24"/>
          </w:rPr>
          <m:t xml:space="preserve"> </m:t>
        </m:r>
      </m:oMath>
      <w:r w:rsidR="002D4CDB" w:rsidRPr="00E14288">
        <w:rPr>
          <w:rFonts w:ascii="Times New Roman" w:hAnsi="Times New Roman" w:cs="Times New Roman"/>
          <w:sz w:val="24"/>
          <w:szCs w:val="24"/>
        </w:rPr>
        <w:t xml:space="preserve">. Figure </w:t>
      </w:r>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r w:rsidR="002D4CDB" w:rsidRPr="00E14288">
        <w:rPr>
          <w:rFonts w:ascii="Times New Roman" w:hAnsi="Times New Roman" w:cs="Times New Roman"/>
          <w:sz w:val="24"/>
          <w:szCs w:val="24"/>
        </w:rPr>
        <w:t xml:space="preserve">shows that such delays have a </w:t>
      </w:r>
      <w:r w:rsidR="002D4CDB" w:rsidRPr="00E14288">
        <w:rPr>
          <w:rFonts w:ascii="Times New Roman" w:hAnsi="Times New Roman" w:cs="Times New Roman"/>
          <w:sz w:val="24"/>
          <w:szCs w:val="24"/>
        </w:rPr>
        <w:lastRenderedPageBreak/>
        <w:t>detrimental effect on the probability of achieving prompt isolation</w:t>
      </w:r>
      <w:r w:rsidR="002D4CDB">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sidR="002D4CDB">
        <w:rPr>
          <w:rFonts w:ascii="Times New Roman" w:hAnsi="Times New Roman" w:cs="Times New Roman"/>
          <w:sz w:val="24"/>
          <w:szCs w:val="24"/>
        </w:rPr>
        <w:t>) impossible</w:t>
      </w:r>
      <w:r w:rsidR="002D4CDB" w:rsidRPr="00E14288">
        <w:rPr>
          <w:rFonts w:ascii="Times New Roman" w:hAnsi="Times New Roman" w:cs="Times New Roman"/>
          <w:sz w:val="24"/>
          <w:szCs w:val="24"/>
        </w:rPr>
        <w:t xml:space="preserve">. </w:t>
      </w:r>
    </w:p>
    <w:p w14:paraId="4CAB31C4" w14:textId="5CA3A935" w:rsidR="002D4CDB" w:rsidRDefault="653A1538"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w:t>
      </w:r>
      <w:r w:rsidR="009D19C8" w:rsidRPr="009D19C8">
        <w:rPr>
          <w:rFonts w:ascii="Times New Roman" w:hAnsi="Times New Roman" w:cs="Times New Roman"/>
          <w:sz w:val="24"/>
          <w:szCs w:val="24"/>
        </w:rPr>
        <w:t>delay</w:t>
      </w:r>
      <w:r w:rsidR="00D83122">
        <w:rPr>
          <w:rFonts w:ascii="Times New Roman" w:hAnsi="Times New Roman" w:cs="Times New Roman"/>
          <w:sz w:val="24"/>
          <w:szCs w:val="24"/>
        </w:rPr>
        <w:t>s</w:t>
      </w:r>
      <w:r w:rsidR="009D19C8" w:rsidRPr="009D19C8">
        <w:rPr>
          <w:rFonts w:ascii="Times New Roman" w:hAnsi="Times New Roman" w:cs="Times New Roman"/>
          <w:sz w:val="24"/>
          <w:szCs w:val="24"/>
        </w:rPr>
        <w:t xml:space="preserve"> obtaining test results </w:t>
      </w:r>
      <w:r w:rsidRPr="00E14288">
        <w:rPr>
          <w:rFonts w:ascii="Times New Roman" w:hAnsi="Times New Roman" w:cs="Times New Roman"/>
          <w:sz w:val="24"/>
          <w:szCs w:val="24"/>
        </w:rPr>
        <w:t xml:space="preserve">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sty m:val="bi"/>
          </m:rPr>
          <w:rPr>
            <w:rFonts w:ascii="Cambria Math" w:hAnsi="Cambria Math" w:cs="Times New Roman"/>
            <w:sz w:val="24"/>
            <w:szCs w:val="24"/>
          </w:rPr>
          <m:t>R</m:t>
        </m:r>
      </m:oMath>
      <w:r w:rsidRPr="410C5BEB">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t</m:t>
        </m:r>
      </m:oMath>
      <w:r>
        <w:rPr>
          <w:rFonts w:ascii="Times New Roman" w:hAnsi="Times New Roman" w:cs="Times New Roman"/>
          <w:sz w:val="24"/>
          <w:szCs w:val="24"/>
        </w:rPr>
        <w:t>. Discretizing, this gives:</w:t>
      </w:r>
    </w:p>
    <w:p w14:paraId="5EA0F974" w14:textId="393E28CB" w:rsidR="002D4CDB" w:rsidRPr="00446230" w:rsidRDefault="008047D5" w:rsidP="6A8088BF">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nary>
            <m:naryPr>
              <m:chr m:val="∑"/>
              <m:limLoc m:val="undOvr"/>
              <m:ctrlPr>
                <w:rPr>
                  <w:rFonts w:ascii="Cambria Math" w:hAnsi="Cambria Math" w:cs="Times New Roman"/>
                  <w:b/>
                  <w:bCs/>
                  <w:sz w:val="24"/>
                  <w:szCs w:val="24"/>
                </w:rPr>
              </m:ctrlPr>
            </m:naryPr>
            <m:sub>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b>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ctrlPr>
                                <w:rPr>
                                  <w:rFonts w:ascii="Cambria Math" w:hAnsi="Cambria Math" w:cs="Times New Roman"/>
                                  <w:b/>
                                  <w:bCs/>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7</m:t>
                              </m:r>
                            </m:den>
                          </m:f>
                        </m:e>
                      </m:d>
                    </m:e>
                    <m:sup>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p>
                  </m:sSup>
                </m:e>
              </m:d>
            </m:e>
          </m:nary>
        </m:oMath>
      </m:oMathPara>
    </w:p>
    <w:p w14:paraId="0CF31B24" w14:textId="35837A74" w:rsidR="00363CC2" w:rsidRPr="00363CC2" w:rsidRDefault="653A1538"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4C841E91">
        <w:rPr>
          <w:rFonts w:ascii="Times New Roman" w:hAnsi="Times New Roman" w:cs="Times New Roman"/>
          <w:sz w:val="24"/>
          <w:szCs w:val="24"/>
        </w:rPr>
        <w:t>1</w:t>
      </w:r>
      <w:r w:rsidR="4C841E91" w:rsidRPr="00E14288">
        <w:rPr>
          <w:rFonts w:ascii="Times New Roman" w:hAnsi="Times New Roman" w:cs="Times New Roman"/>
          <w:sz w:val="24"/>
          <w:szCs w:val="24"/>
        </w:rPr>
        <w:t xml:space="preserve">c </w:t>
      </w:r>
      <w:r w:rsidRPr="00E14288">
        <w:rPr>
          <w:rFonts w:ascii="Times New Roman" w:hAnsi="Times New Roman" w:cs="Times New Roman"/>
          <w:sz w:val="24"/>
          <w:szCs w:val="24"/>
        </w:rPr>
        <w:t xml:space="preserve">shows distributions of </w:t>
      </w:r>
      <m:oMath>
        <m:sSub>
          <m:sSubPr>
            <m:ctrlPr>
              <w:rPr>
                <w:rFonts w:ascii="Cambria Math" w:hAnsi="Cambria Math" w:cs="Times New Roman"/>
                <w:sz w:val="24"/>
                <w:szCs w:val="24"/>
              </w:rPr>
            </m:ctrlPr>
          </m:sSubPr>
          <m:e>
            <m:r>
              <m:rPr>
                <m:scr m:val="script"/>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r w:rsidR="6FE9F8B9">
        <w:rPr>
          <w:rFonts w:ascii="Times New Roman" w:hAnsi="Times New Roman" w:cs="Times New Roman"/>
          <w:sz w:val="24"/>
          <w:szCs w:val="24"/>
        </w:rPr>
        <w:t>-</w:t>
      </w:r>
      <w:r w:rsidRPr="00E14288">
        <w:rPr>
          <w:rFonts w:ascii="Times New Roman" w:hAnsi="Times New Roman" w:cs="Times New Roman"/>
          <w:sz w:val="24"/>
          <w:szCs w:val="24"/>
        </w:rPr>
        <w:t xml:space="preserve">2 latent, </w:t>
      </w:r>
      <w:r w:rsidR="5B12197B">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w:t>
      </w:r>
      <w:r w:rsidR="009D19C8" w:rsidRPr="009D19C8">
        <w:rPr>
          <w:rFonts w:ascii="Times New Roman" w:hAnsi="Times New Roman" w:cs="Times New Roman"/>
          <w:sz w:val="24"/>
          <w:szCs w:val="24"/>
        </w:rPr>
        <w:t>delay</w:t>
      </w:r>
      <w:r w:rsidR="009D19C8">
        <w:rPr>
          <w:rFonts w:ascii="Times New Roman" w:hAnsi="Times New Roman" w:cs="Times New Roman"/>
          <w:sz w:val="24"/>
          <w:szCs w:val="24"/>
        </w:rPr>
        <w:t>s</w:t>
      </w:r>
      <w:r w:rsidR="009D19C8" w:rsidRPr="009D19C8">
        <w:rPr>
          <w:rFonts w:ascii="Times New Roman" w:hAnsi="Times New Roman" w:cs="Times New Roman"/>
          <w:sz w:val="24"/>
          <w:szCs w:val="24"/>
        </w:rPr>
        <w:t xml:space="preserve"> in obtaining test results </w:t>
      </w:r>
      <w:r w:rsidRPr="00E14288">
        <w:rPr>
          <w:rFonts w:ascii="Times New Roman" w:hAnsi="Times New Roman" w:cs="Times New Roman"/>
          <w:sz w:val="24"/>
          <w:szCs w:val="24"/>
        </w:rPr>
        <w:t xml:space="preserve">from 0 to 2 day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5B12197B"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5B12197B" w:rsidRPr="00363CC2">
        <w:rPr>
          <w:rFonts w:ascii="Times New Roman" w:hAnsi="Times New Roman" w:cs="Times New Roman"/>
          <w:sz w:val="24"/>
          <w:szCs w:val="24"/>
        </w:rPr>
        <w:t>) with a two-day turnaround time for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with immediate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5B12197B" w:rsidRPr="00363CC2">
        <w:rPr>
          <w:rFonts w:ascii="Times New Roman" w:hAnsi="Times New Roman" w:cs="Times New Roman"/>
          <w:sz w:val="24"/>
          <w:szCs w:val="24"/>
        </w:rPr>
        <w:t>) (</w:t>
      </w:r>
      <w:r w:rsidR="0024269A">
        <w:rPr>
          <w:rFonts w:ascii="Times New Roman" w:hAnsi="Times New Roman" w:cs="Times New Roman"/>
          <w:sz w:val="24"/>
          <w:szCs w:val="24"/>
        </w:rPr>
        <w:t>Fi</w:t>
      </w:r>
      <w:r w:rsidR="5B12197B" w:rsidRPr="00BF275E">
        <w:rPr>
          <w:rFonts w:ascii="Times New Roman" w:hAnsi="Times New Roman" w:cs="Times New Roman"/>
          <w:sz w:val="24"/>
          <w:szCs w:val="24"/>
        </w:rPr>
        <w:t>g</w:t>
      </w:r>
      <w:r w:rsidR="5B12197B" w:rsidRPr="00363CC2">
        <w:rPr>
          <w:rFonts w:ascii="Times New Roman" w:hAnsi="Times New Roman" w:cs="Times New Roman"/>
          <w:sz w:val="24"/>
          <w:szCs w:val="24"/>
        </w:rPr>
        <w:t xml:space="preserve">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33, respectively)</w:t>
      </w:r>
      <w:r w:rsidR="7D0FA525">
        <w:rPr>
          <w:rFonts w:ascii="Times New Roman" w:hAnsi="Times New Roman" w:cs="Times New Roman"/>
          <w:sz w:val="24"/>
          <w:szCs w:val="24"/>
        </w:rPr>
        <w:t xml:space="preserve">, </w:t>
      </w:r>
      <w:r w:rsidR="7D0FA525" w:rsidRPr="00363CC2">
        <w:rPr>
          <w:rFonts w:ascii="Times New Roman" w:hAnsi="Times New Roman" w:cs="Times New Roman"/>
          <w:sz w:val="24"/>
          <w:szCs w:val="24"/>
        </w:rPr>
        <w:t>again reiterat</w:t>
      </w:r>
      <w:r w:rsidR="7D0FA525">
        <w:rPr>
          <w:rFonts w:ascii="Times New Roman" w:hAnsi="Times New Roman" w:cs="Times New Roman"/>
          <w:sz w:val="24"/>
          <w:szCs w:val="24"/>
        </w:rPr>
        <w:t>ing</w:t>
      </w:r>
      <w:r w:rsidR="7D0FA525" w:rsidRPr="00363CC2">
        <w:rPr>
          <w:rFonts w:ascii="Times New Roman" w:hAnsi="Times New Roman" w:cs="Times New Roman"/>
          <w:sz w:val="24"/>
          <w:szCs w:val="24"/>
        </w:rPr>
        <w:t xml:space="preserve"> the importance of reducing </w:t>
      </w:r>
      <w:r w:rsidR="00127DA6" w:rsidRPr="009D19C8">
        <w:rPr>
          <w:rFonts w:ascii="Times New Roman" w:hAnsi="Times New Roman" w:cs="Times New Roman"/>
          <w:sz w:val="24"/>
          <w:szCs w:val="24"/>
        </w:rPr>
        <w:t>delay</w:t>
      </w:r>
      <w:r w:rsidR="00127DA6">
        <w:rPr>
          <w:rFonts w:ascii="Times New Roman" w:hAnsi="Times New Roman" w:cs="Times New Roman"/>
          <w:sz w:val="24"/>
          <w:szCs w:val="24"/>
        </w:rPr>
        <w:t>s</w:t>
      </w:r>
      <w:r w:rsidR="00127DA6" w:rsidRPr="009D19C8">
        <w:rPr>
          <w:rFonts w:ascii="Times New Roman" w:hAnsi="Times New Roman" w:cs="Times New Roman"/>
          <w:sz w:val="24"/>
          <w:szCs w:val="24"/>
        </w:rPr>
        <w:t xml:space="preserve"> in obtaining test results</w:t>
      </w:r>
      <w:r w:rsidR="5B12197B" w:rsidRPr="00363CC2">
        <w:rPr>
          <w:rFonts w:ascii="Times New Roman" w:hAnsi="Times New Roman" w:cs="Times New Roman"/>
          <w:sz w:val="24"/>
          <w:szCs w:val="24"/>
        </w:rPr>
        <w:t>.</w:t>
      </w:r>
    </w:p>
    <w:p w14:paraId="5EB7ECE1" w14:textId="01F9E8D3" w:rsidR="002D4CDB" w:rsidRPr="008C1FD0" w:rsidRDefault="006754F0" w:rsidP="00363CC2">
      <w:pPr>
        <w:spacing w:line="480" w:lineRule="auto"/>
        <w:rPr>
          <w:rFonts w:eastAsia="Times New Roman" w:cstheme="majorBidi"/>
          <w:b/>
          <w:sz w:val="24"/>
          <w:szCs w:val="26"/>
        </w:rPr>
      </w:pPr>
      <w:r>
        <w:rPr>
          <w:rFonts w:eastAsia="Times New Roman" w:cstheme="majorBidi"/>
          <w:b/>
          <w:noProof/>
          <w:sz w:val="24"/>
          <w:szCs w:val="26"/>
        </w:rPr>
        <w:lastRenderedPageBreak/>
        <w:drawing>
          <wp:inline distT="0" distB="0" distL="0" distR="0" wp14:anchorId="6B65A0A5" wp14:editId="0727C030">
            <wp:extent cx="5943600" cy="509460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51074FC0" w14:textId="464724FB" w:rsidR="002D4CDB" w:rsidRDefault="653A1538" w:rsidP="410C5BEB">
      <w:pPr>
        <w:pStyle w:val="Subtitle"/>
        <w:rPr>
          <w:rFonts w:eastAsia="Times New Roman"/>
          <w:sz w:val="22"/>
        </w:rPr>
      </w:pPr>
      <w:r w:rsidRPr="410C5BEB">
        <w:rPr>
          <w:rFonts w:eastAsia="Times New Roman"/>
          <w:b/>
          <w:bCs/>
          <w:sz w:val="22"/>
        </w:rPr>
        <w:t xml:space="preserve">Figure </w:t>
      </w:r>
      <w:r w:rsidR="5B12197B" w:rsidRPr="410C5BEB">
        <w:rPr>
          <w:rFonts w:eastAsia="Times New Roman"/>
          <w:b/>
          <w:bCs/>
          <w:sz w:val="22"/>
        </w:rPr>
        <w:t>1</w:t>
      </w:r>
      <w:r w:rsidRPr="410C5BEB">
        <w:rPr>
          <w:rFonts w:eastAsia="Times New Roman"/>
          <w:b/>
          <w:bCs/>
          <w:sz w:val="22"/>
        </w:rPr>
        <w:t xml:space="preserve">. </w:t>
      </w:r>
      <w:r w:rsidR="00A564E1">
        <w:rPr>
          <w:b/>
          <w:bCs/>
        </w:rPr>
        <w:t>Analytic framework exploring effects of variable infectiousness through time, testing frequencies, and delays on SARS-CoV-2 transmission</w:t>
      </w:r>
      <w:r w:rsidRPr="410C5BEB">
        <w:rPr>
          <w:rFonts w:eastAsia="Times New Roman"/>
          <w:sz w:val="22"/>
        </w:rPr>
        <w:t>.</w:t>
      </w:r>
      <w:r w:rsidRPr="000B3CAB">
        <w:rPr>
          <w:rFonts w:eastAsia="Times New Roman"/>
          <w:sz w:val="22"/>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9</m:t>
        </m:r>
      </m:oMath>
      <w:r w:rsidRPr="000B3CAB">
        <w:rPr>
          <w:rFonts w:eastAsia="Times New Roman"/>
          <w:sz w:val="22"/>
        </w:rPr>
        <w:t xml:space="preserve">, with </w:t>
      </w:r>
      <w:r w:rsidR="00A64EDB">
        <w:rPr>
          <w:rFonts w:eastAsia="Times New Roman"/>
          <w:sz w:val="22"/>
        </w:rPr>
        <w:t>line indicating infectiousness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t</m:t>
            </m:r>
          </m:sub>
        </m:sSub>
      </m:oMath>
      <w:r w:rsidR="00A64EDB">
        <w:rPr>
          <w:rFonts w:eastAsia="Times New Roman"/>
          <w:sz w:val="22"/>
        </w:rPr>
        <w:t xml:space="preserve">) through time and </w:t>
      </w:r>
      <w:r w:rsidRPr="000B3CAB">
        <w:rPr>
          <w:rFonts w:eastAsia="Times New Roman"/>
          <w:sz w:val="22"/>
        </w:rPr>
        <w:t xml:space="preserve">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0</m:t>
        </m:r>
      </m:oMath>
      <w:r w:rsidRPr="000B3CAB">
        <w:rPr>
          <w:rFonts w:eastAsia="Times New Roman"/>
          <w:sz w:val="22"/>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rPr>
        <w:t xml:space="preserve">, and </w:t>
      </w:r>
      <w:r w:rsidR="009D19C8" w:rsidRPr="009D19C8">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795074E0">
        <w:rPr>
          <w:rFonts w:eastAsia="Times New Roman"/>
          <w:sz w:val="22"/>
        </w:rPr>
        <w:t xml:space="preserve">. </w:t>
      </w:r>
      <w:r w:rsidRPr="000B3CAB">
        <w:rPr>
          <w:rFonts w:eastAsia="Times New Roman"/>
          <w:sz w:val="22"/>
        </w:rPr>
        <w:t xml:space="preserve">D) </w:t>
      </w:r>
      <w:r w:rsidR="000C681C">
        <w:rPr>
          <w:rFonts w:eastAsia="Times New Roman"/>
          <w:sz w:val="22"/>
        </w:rPr>
        <w:t xml:space="preserve">Probability isolation occurs as a function of </w:t>
      </w:r>
      <w:r w:rsidRPr="000B3CAB">
        <w:rPr>
          <w:rFonts w:eastAsia="Times New Roman"/>
          <w:sz w:val="22"/>
        </w:rPr>
        <w:t xml:space="preserve">testing frequency, </w:t>
      </w:r>
      <m:oMath>
        <m:r>
          <m:rPr>
            <m:sty m:val="bi"/>
          </m:rPr>
          <w:rPr>
            <w:rFonts w:ascii="Cambria Math" w:eastAsia="Times New Roman" w:hAnsi="Cambria Math"/>
            <w:sz w:val="22"/>
            <w:szCs w:val="24"/>
          </w:rPr>
          <m:t>f</m:t>
        </m:r>
      </m:oMath>
      <w:r w:rsidRPr="000B3CAB">
        <w:rPr>
          <w:rFonts w:eastAsia="Times New Roman"/>
          <w:sz w:val="22"/>
        </w:rPr>
        <w:t xml:space="preserve">, </w:t>
      </w:r>
      <w:r w:rsidR="0060540F" w:rsidRPr="0060540F">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and </w:t>
      </w:r>
      <w:r w:rsidR="000C681C">
        <w:rPr>
          <w:rFonts w:eastAsia="Times New Roman"/>
          <w:sz w:val="22"/>
        </w:rPr>
        <w:t>days from exposure to isolation</w:t>
      </w:r>
      <w:r w:rsidRPr="000B3CAB">
        <w:rPr>
          <w:rFonts w:eastAsia="Times New Roman"/>
          <w:sz w:val="22"/>
        </w:rPr>
        <w:t xml:space="preserve"> </w:t>
      </w:r>
      <m:oMath>
        <m:r>
          <w:rPr>
            <w:rFonts w:ascii="Cambria Math" w:eastAsia="Times New Roman" w:hAnsi="Cambria Math"/>
            <w:sz w:val="22"/>
            <w:szCs w:val="24"/>
          </w:rPr>
          <m:t>τ</m:t>
        </m:r>
      </m:oMath>
      <w:r w:rsidRPr="000B3CAB">
        <w:rPr>
          <w:rFonts w:eastAsia="Times New Roman"/>
          <w:sz w:val="22"/>
        </w:rPr>
        <w:t xml:space="preserve">, </w:t>
      </w:r>
      <w:proofErr w:type="gramStart"/>
      <w:r w:rsidRPr="000B3CAB">
        <w:rPr>
          <w:rFonts w:eastAsia="Times New Roman"/>
          <w:sz w:val="22"/>
        </w:rPr>
        <w:t>i.e.</w:t>
      </w:r>
      <w:proofErr w:type="gramEnd"/>
      <w:r w:rsidRPr="000B3CAB">
        <w:rPr>
          <w:rFonts w:eastAsia="Times New Roman"/>
          <w:sz w:val="22"/>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rPr>
        <w:t xml:space="preserve">, demonstrating that delays in </w:t>
      </w:r>
      <w:r w:rsidR="000C681C">
        <w:rPr>
          <w:rFonts w:eastAsia="Times New Roman"/>
          <w:sz w:val="22"/>
        </w:rPr>
        <w:t>obtaining test results</w:t>
      </w:r>
      <w:r w:rsidR="000C681C" w:rsidRPr="000B3CAB">
        <w:rPr>
          <w:rFonts w:eastAsia="Times New Roman"/>
          <w:sz w:val="22"/>
        </w:rPr>
        <w:t xml:space="preserve"> </w:t>
      </w:r>
      <w:r w:rsidRPr="000B3CAB">
        <w:rPr>
          <w:rFonts w:eastAsia="Times New Roman"/>
          <w:sz w:val="22"/>
        </w:rPr>
        <w:t xml:space="preserve">substantially reduce the probability of prompt isolation, particularly </w:t>
      </w:r>
      <w:r>
        <w:rPr>
          <w:rFonts w:eastAsia="Times New Roman"/>
          <w:sz w:val="22"/>
        </w:rPr>
        <w:t>among</w:t>
      </w:r>
      <w:r w:rsidRPr="000B3CAB">
        <w:rPr>
          <w:rFonts w:eastAsia="Times New Roman"/>
          <w:sz w:val="22"/>
        </w:rPr>
        <w:t xml:space="preserve"> </w:t>
      </w:r>
      <w:r>
        <w:rPr>
          <w:rFonts w:eastAsia="Times New Roman"/>
          <w:sz w:val="22"/>
        </w:rPr>
        <w:t xml:space="preserve">most </w:t>
      </w:r>
      <w:r w:rsidRPr="000B3CAB">
        <w:rPr>
          <w:rFonts w:eastAsia="Times New Roman"/>
          <w:sz w:val="22"/>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lastRenderedPageBreak/>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7F591C15" w14:textId="472D0054" w:rsidR="00603C0F" w:rsidRPr="000B3CAB" w:rsidRDefault="009623F6" w:rsidP="00603C0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ramework described above demonstrates the </w:t>
      </w:r>
      <w:r w:rsidR="00D83122">
        <w:rPr>
          <w:rFonts w:ascii="Times New Roman" w:hAnsi="Times New Roman" w:cs="Times New Roman"/>
          <w:sz w:val="24"/>
          <w:szCs w:val="24"/>
        </w:rPr>
        <w:t xml:space="preserve">benefits </w:t>
      </w:r>
      <w:r>
        <w:rPr>
          <w:rFonts w:ascii="Times New Roman" w:hAnsi="Times New Roman" w:cs="Times New Roman"/>
          <w:sz w:val="24"/>
          <w:szCs w:val="24"/>
        </w:rPr>
        <w:t xml:space="preserve">of </w:t>
      </w:r>
      <w:proofErr w:type="gramStart"/>
      <w:r>
        <w:rPr>
          <w:rFonts w:ascii="Times New Roman" w:hAnsi="Times New Roman" w:cs="Times New Roman"/>
          <w:sz w:val="24"/>
          <w:szCs w:val="24"/>
        </w:rPr>
        <w:t>high test</w:t>
      </w:r>
      <w:proofErr w:type="gramEnd"/>
      <w:r>
        <w:rPr>
          <w:rFonts w:ascii="Times New Roman" w:hAnsi="Times New Roman" w:cs="Times New Roman"/>
          <w:sz w:val="24"/>
          <w:szCs w:val="24"/>
        </w:rPr>
        <w:t xml:space="preserve"> frequency and limited delays between testing and isolation to prevent SARS-CoV-2 transmission, but it is not capable of investigating how testing and staffing schedules should be configured to optimally prevent transmission in a congregate </w:t>
      </w:r>
      <w:r w:rsidR="00D83122">
        <w:rPr>
          <w:rFonts w:ascii="Times New Roman" w:hAnsi="Times New Roman" w:cs="Times New Roman"/>
          <w:sz w:val="24"/>
          <w:szCs w:val="24"/>
        </w:rPr>
        <w:t>facility</w:t>
      </w:r>
      <w:r>
        <w:rPr>
          <w:rFonts w:ascii="Times New Roman" w:hAnsi="Times New Roman" w:cs="Times New Roman"/>
          <w:sz w:val="24"/>
          <w:szCs w:val="24"/>
        </w:rPr>
        <w:t>. An</w:t>
      </w:r>
      <w:r w:rsidRPr="00603C0F">
        <w:rPr>
          <w:rFonts w:ascii="Times New Roman" w:hAnsi="Times New Roman" w:cs="Times New Roman"/>
          <w:sz w:val="24"/>
          <w:szCs w:val="24"/>
        </w:rPr>
        <w:t xml:space="preserve"> individual</w:t>
      </w:r>
      <w:r>
        <w:rPr>
          <w:rFonts w:ascii="Times New Roman" w:hAnsi="Times New Roman" w:cs="Times New Roman"/>
          <w:sz w:val="24"/>
          <w:szCs w:val="24"/>
        </w:rPr>
        <w:t>-</w:t>
      </w:r>
      <w:r w:rsidRPr="00603C0F">
        <w:rPr>
          <w:rFonts w:ascii="Times New Roman" w:hAnsi="Times New Roman" w:cs="Times New Roman"/>
          <w:sz w:val="24"/>
          <w:szCs w:val="24"/>
        </w:rPr>
        <w:t>based model</w:t>
      </w:r>
      <w:r>
        <w:rPr>
          <w:rFonts w:ascii="Times New Roman" w:hAnsi="Times New Roman" w:cs="Times New Roman"/>
          <w:sz w:val="24"/>
          <w:szCs w:val="24"/>
        </w:rPr>
        <w:t xml:space="preserve"> building on this framework and</w:t>
      </w:r>
      <w:r w:rsidRPr="00603C0F">
        <w:rPr>
          <w:rFonts w:ascii="Times New Roman" w:hAnsi="Times New Roman" w:cs="Times New Roman"/>
          <w:sz w:val="24"/>
          <w:szCs w:val="24"/>
        </w:rPr>
        <w:t xml:space="preserve"> incorporat</w:t>
      </w:r>
      <w:r>
        <w:rPr>
          <w:rFonts w:ascii="Times New Roman" w:hAnsi="Times New Roman" w:cs="Times New Roman"/>
          <w:sz w:val="24"/>
          <w:szCs w:val="24"/>
        </w:rPr>
        <w:t>ing</w:t>
      </w:r>
      <w:r w:rsidRPr="00603C0F">
        <w:rPr>
          <w:rFonts w:ascii="Times New Roman" w:hAnsi="Times New Roman" w:cs="Times New Roman"/>
          <w:sz w:val="24"/>
          <w:szCs w:val="24"/>
        </w:rPr>
        <w:t xml:space="preserve"> staff </w:t>
      </w:r>
      <w:r>
        <w:rPr>
          <w:rFonts w:ascii="Times New Roman" w:hAnsi="Times New Roman" w:cs="Times New Roman"/>
          <w:sz w:val="24"/>
          <w:szCs w:val="24"/>
        </w:rPr>
        <w:t xml:space="preserve">working and testing </w:t>
      </w:r>
      <w:r w:rsidRPr="00603C0F">
        <w:rPr>
          <w:rFonts w:ascii="Times New Roman" w:hAnsi="Times New Roman" w:cs="Times New Roman"/>
          <w:sz w:val="24"/>
          <w:szCs w:val="24"/>
        </w:rPr>
        <w:t xml:space="preserve">schedules </w:t>
      </w:r>
      <w:r>
        <w:rPr>
          <w:rFonts w:ascii="Times New Roman" w:hAnsi="Times New Roman" w:cs="Times New Roman"/>
          <w:sz w:val="24"/>
          <w:szCs w:val="24"/>
        </w:rPr>
        <w:t>was therefore developed to simulate SARS-CoV-2 transmission within a congregate facility</w:t>
      </w:r>
      <w:r w:rsidR="79D458B0" w:rsidRPr="00603C0F">
        <w:rPr>
          <w:rFonts w:ascii="Times New Roman" w:hAnsi="Times New Roman" w:cs="Times New Roman"/>
          <w:sz w:val="24"/>
          <w:szCs w:val="24"/>
        </w:rPr>
        <w:t>.</w:t>
      </w:r>
      <w:r w:rsidR="79D458B0">
        <w:rPr>
          <w:rFonts w:ascii="Times New Roman" w:hAnsi="Times New Roman" w:cs="Times New Roman"/>
          <w:sz w:val="24"/>
          <w:szCs w:val="24"/>
        </w:rPr>
        <w:t xml:space="preserve"> </w:t>
      </w:r>
      <w:r w:rsidR="79D458B0" w:rsidRPr="000B3CAB">
        <w:rPr>
          <w:rFonts w:ascii="Times New Roman" w:hAnsi="Times New Roman" w:cs="Times New Roman"/>
          <w:sz w:val="24"/>
          <w:szCs w:val="24"/>
        </w:rPr>
        <w:t xml:space="preserve">In a modeled facility, </w:t>
      </w:r>
      <m:oMath>
        <m:r>
          <m:rPr>
            <m:sty m:val="bi"/>
          </m:rPr>
          <w:rPr>
            <w:rFonts w:ascii="Cambria Math" w:hAnsi="Cambria Math" w:cs="Times New Roman"/>
            <w:sz w:val="24"/>
            <w:szCs w:val="24"/>
          </w:rPr>
          <m:t>w</m:t>
        </m:r>
      </m:oMath>
      <w:r w:rsidR="79D458B0" w:rsidRPr="000B3CAB">
        <w:rPr>
          <w:rFonts w:ascii="Times New Roman" w:hAnsi="Times New Roman" w:cs="Times New Roman"/>
          <w:sz w:val="24"/>
          <w:szCs w:val="24"/>
        </w:rPr>
        <w:t xml:space="preserve"> staff are assigned a work schedule that determines time frames when they are in the facility interacting with residents and other staff working at the same time. </w:t>
      </w:r>
      <w:r>
        <w:rPr>
          <w:rFonts w:ascii="Times New Roman" w:hAnsi="Times New Roman" w:cs="Times New Roman"/>
          <w:sz w:val="24"/>
          <w:szCs w:val="24"/>
        </w:rPr>
        <w:t>The function</w:t>
      </w:r>
      <w:r w:rsidR="79D458B0" w:rsidRPr="000B3CAB">
        <w:rPr>
          <w:rFonts w:ascii="Times New Roman" w:hAnsi="Times New Roman" w:cs="Times New Roman"/>
          <w:sz w:val="24"/>
          <w:szCs w:val="24"/>
        </w:rPr>
        <w:t xml:space="preserv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79D458B0" w:rsidRPr="000B3CA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79D458B0" w:rsidRPr="000B3CAB">
        <w:rPr>
          <w:rFonts w:ascii="Times New Roman" w:hAnsi="Times New Roman" w:cs="Times New Roman"/>
          <w:sz w:val="24"/>
          <w:szCs w:val="24"/>
        </w:rPr>
        <w:t xml:space="preserve">as an indicator function for whether staff member </w:t>
      </w:r>
      <m:oMath>
        <m:r>
          <m:rPr>
            <m:sty m:val="bi"/>
          </m:rPr>
          <w:rPr>
            <w:rFonts w:ascii="Cambria Math" w:hAnsi="Cambria Math" w:cs="Times New Roman"/>
            <w:sz w:val="24"/>
            <w:szCs w:val="24"/>
          </w:rPr>
          <m:t>i</m:t>
        </m:r>
      </m:oMath>
      <w:r w:rsidR="79D458B0" w:rsidRPr="000B3CAB">
        <w:rPr>
          <w:rFonts w:ascii="Times New Roman" w:hAnsi="Times New Roman" w:cs="Times New Roman"/>
          <w:sz w:val="24"/>
          <w:szCs w:val="24"/>
        </w:rPr>
        <w:t xml:space="preserve"> is working at the facility </w:t>
      </w:r>
      <w:r w:rsidR="110A00A8">
        <w:rPr>
          <w:rFonts w:ascii="Times New Roman" w:hAnsi="Times New Roman" w:cs="Times New Roman"/>
          <w:sz w:val="24"/>
          <w:szCs w:val="24"/>
        </w:rPr>
        <w:t xml:space="preserve">at time </w:t>
      </w:r>
      <w:r w:rsidR="110A00A8" w:rsidRPr="00224553">
        <w:rPr>
          <w:rFonts w:ascii="Times New Roman" w:hAnsi="Times New Roman" w:cs="Times New Roman"/>
          <w:sz w:val="24"/>
          <w:szCs w:val="24"/>
        </w:rPr>
        <w:t>step</w:t>
      </w:r>
      <w:r w:rsidR="79D458B0"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t</m:t>
        </m:r>
      </m:oMath>
      <w:r w:rsidR="79D458B0" w:rsidRPr="000B3CAB">
        <w:rPr>
          <w:rFonts w:ascii="Times New Roman" w:hAnsi="Times New Roman" w:cs="Times New Roman"/>
          <w:sz w:val="24"/>
          <w:szCs w:val="24"/>
        </w:rPr>
        <w:t xml:space="preserve">. In addition to their work schedul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79D458B0" w:rsidRPr="000B3CAB">
        <w:rPr>
          <w:rFonts w:ascii="Times New Roman" w:hAnsi="Times New Roman" w:cs="Times New Roman"/>
          <w:sz w:val="24"/>
          <w:szCs w:val="24"/>
        </w:rPr>
        <w:t xml:space="preserve">, with different testing schedules discussed further below. The model is </w:t>
      </w:r>
      <w:r w:rsidR="79D458B0" w:rsidRPr="001316CC">
        <w:rPr>
          <w:rFonts w:ascii="Times New Roman" w:hAnsi="Times New Roman" w:cs="Times New Roman"/>
          <w:sz w:val="24"/>
          <w:szCs w:val="24"/>
        </w:rPr>
        <w:t>simulated</w:t>
      </w:r>
      <w:r w:rsidR="79D458B0" w:rsidRPr="007220D9">
        <w:rPr>
          <w:rFonts w:ascii="Times New Roman" w:hAnsi="Times New Roman" w:cs="Times New Roman"/>
          <w:sz w:val="24"/>
          <w:szCs w:val="24"/>
        </w:rPr>
        <w:t xml:space="preserve"> </w:t>
      </w:r>
      <w:r w:rsidR="3C35288D" w:rsidRPr="007220D9">
        <w:rPr>
          <w:rFonts w:ascii="Times New Roman" w:hAnsi="Times New Roman" w:cs="Times New Roman"/>
          <w:sz w:val="24"/>
          <w:szCs w:val="24"/>
        </w:rPr>
        <w:t>for</w:t>
      </w:r>
      <w:r w:rsidR="3C35288D">
        <w:rPr>
          <w:rFonts w:ascii="Times New Roman" w:hAnsi="Times New Roman" w:cs="Times New Roman"/>
          <w:sz w:val="24"/>
          <w:szCs w:val="24"/>
        </w:rPr>
        <w:t xml:space="preserve"> 180 days </w:t>
      </w:r>
      <w:r w:rsidR="110A00A8">
        <w:rPr>
          <w:rFonts w:ascii="Times New Roman" w:hAnsi="Times New Roman" w:cs="Times New Roman"/>
          <w:sz w:val="24"/>
          <w:szCs w:val="24"/>
        </w:rPr>
        <w:t>with three</w:t>
      </w:r>
      <w:r w:rsidR="79D458B0" w:rsidRPr="000B3CAB">
        <w:rPr>
          <w:rFonts w:ascii="Times New Roman" w:hAnsi="Times New Roman" w:cs="Times New Roman"/>
          <w:sz w:val="24"/>
          <w:szCs w:val="24"/>
        </w:rPr>
        <w:t xml:space="preserve"> 8-hour time step</w:t>
      </w:r>
      <w:r w:rsidR="110A00A8">
        <w:rPr>
          <w:rFonts w:ascii="Times New Roman" w:hAnsi="Times New Roman" w:cs="Times New Roman"/>
          <w:sz w:val="24"/>
          <w:szCs w:val="24"/>
        </w:rPr>
        <w:t>s per day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r>
          <w:rPr>
            <w:rFonts w:ascii="Cambria Math" w:hAnsi="Cambria Math" w:cs="Times New Roman"/>
            <w:sz w:val="24"/>
            <w:szCs w:val="24"/>
          </w:rPr>
          <m:t>=540)</m:t>
        </m:r>
      </m:oMath>
      <w:r w:rsidR="4B06821F">
        <w:rPr>
          <w:rFonts w:ascii="Times New Roman" w:hAnsi="Times New Roman" w:cs="Times New Roman"/>
          <w:sz w:val="24"/>
          <w:szCs w:val="24"/>
        </w:rPr>
        <w:t xml:space="preserve"> with </w:t>
      </w:r>
      <m:oMath>
        <m:r>
          <m:rPr>
            <m:sty m:val="bi"/>
          </m:rPr>
          <w:rPr>
            <w:rFonts w:ascii="Cambria Math" w:hAnsi="Cambria Math" w:cs="Times New Roman"/>
            <w:sz w:val="24"/>
            <w:szCs w:val="24"/>
          </w:rPr>
          <m:t>w</m:t>
        </m:r>
        <m:r>
          <w:rPr>
            <w:rFonts w:ascii="Cambria Math" w:hAnsi="Cambria Math" w:cs="Times New Roman"/>
            <w:sz w:val="24"/>
            <w:szCs w:val="24"/>
          </w:rPr>
          <m:t>=700</m:t>
        </m:r>
      </m:oMath>
      <w:r w:rsidR="4B06821F" w:rsidRPr="6A8088BF">
        <w:rPr>
          <w:rFonts w:ascii="Times New Roman" w:eastAsiaTheme="minorEastAsia" w:hAnsi="Times New Roman" w:cs="Times New Roman"/>
          <w:sz w:val="24"/>
          <w:szCs w:val="24"/>
        </w:rPr>
        <w:t xml:space="preserve"> staff</w:t>
      </w:r>
      <w:r w:rsidR="79D458B0" w:rsidRPr="000B3CAB">
        <w:rPr>
          <w:rFonts w:ascii="Times New Roman" w:hAnsi="Times New Roman" w:cs="Times New Roman"/>
          <w:sz w:val="24"/>
          <w:szCs w:val="24"/>
        </w:rPr>
        <w:t>, with each time step corresponding to a work shift as described below.</w:t>
      </w:r>
    </w:p>
    <w:p w14:paraId="18973C7B" w14:textId="6D77FFCA" w:rsidR="00603C0F" w:rsidRPr="000B3CAB" w:rsidRDefault="567D1662"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w:t>
      </w:r>
      <w:r w:rsidR="50CAFDF0">
        <w:rPr>
          <w:rFonts w:ascii="Times New Roman" w:hAnsi="Times New Roman" w:cs="Times New Roman"/>
          <w:sz w:val="24"/>
          <w:szCs w:val="24"/>
        </w:rPr>
        <w:t xml:space="preserve">Recovered staff are assumed to remain in </w:t>
      </w:r>
      <w:r w:rsidR="006740E3">
        <w:rPr>
          <w:rFonts w:ascii="Times New Roman" w:hAnsi="Times New Roman" w:cs="Times New Roman"/>
          <w:sz w:val="24"/>
          <w:szCs w:val="24"/>
        </w:rPr>
        <w:t xml:space="preserve">state </w:t>
      </w:r>
      <w:r w:rsidR="50CAFDF0">
        <w:rPr>
          <w:rFonts w:ascii="Times New Roman" w:hAnsi="Times New Roman" w:cs="Times New Roman"/>
          <w:sz w:val="24"/>
          <w:szCs w:val="24"/>
        </w:rPr>
        <w:t xml:space="preserve">R and not return to state S due to the relatively short time frame of the simulation. </w:t>
      </w:r>
      <w:r w:rsidRPr="000B3CAB">
        <w:rPr>
          <w:rFonts w:ascii="Times New Roman" w:hAnsi="Times New Roman" w:cs="Times New Roman"/>
          <w:sz w:val="24"/>
          <w:szCs w:val="24"/>
        </w:rPr>
        <w:t xml:space="preserve">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w:t>
      </w:r>
      <w:r>
        <w:rPr>
          <w:rFonts w:ascii="Times New Roman" w:hAnsi="Times New Roman" w:cs="Times New Roman"/>
          <w:sz w:val="24"/>
          <w:szCs w:val="24"/>
        </w:rPr>
        <w:t xml:space="preserve">test </w:t>
      </w:r>
      <w:r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at which time they enter a</w:t>
      </w:r>
      <w:r w:rsidR="12E486BB">
        <w:rPr>
          <w:rFonts w:ascii="Times New Roman" w:hAnsi="Times New Roman" w:cs="Times New Roman"/>
          <w:sz w:val="24"/>
          <w:szCs w:val="24"/>
        </w:rPr>
        <w:t>n isolated</w:t>
      </w:r>
      <w:r w:rsidRPr="000B3CAB">
        <w:rPr>
          <w:rFonts w:ascii="Times New Roman" w:hAnsi="Times New Roman" w:cs="Times New Roman"/>
          <w:sz w:val="24"/>
          <w:szCs w:val="24"/>
        </w:rPr>
        <w:t xml:space="preserve"> (</w:t>
      </w:r>
      <w:r w:rsidR="12E486BB">
        <w:rPr>
          <w:rFonts w:ascii="Times New Roman" w:hAnsi="Times New Roman" w:cs="Times New Roman"/>
          <w:sz w:val="24"/>
          <w:szCs w:val="24"/>
        </w:rPr>
        <w:t>O</w:t>
      </w:r>
      <w:r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A64EDB">
        <w:rPr>
          <w:rFonts w:ascii="Times New Roman" w:hAnsi="Times New Roman" w:cs="Times New Roman"/>
          <w:sz w:val="24"/>
          <w:szCs w:val="24"/>
        </w:rPr>
        <w:t>. If there is a delay</w:t>
      </w:r>
      <w:r w:rsidRPr="000B3CAB">
        <w:rPr>
          <w:rFonts w:ascii="Times New Roman" w:hAnsi="Times New Roman" w:cs="Times New Roman"/>
          <w:sz w:val="24"/>
          <w:szCs w:val="24"/>
        </w:rPr>
        <w:t xml:space="preserve"> between test administration and the test result</w:t>
      </w:r>
      <w:r w:rsidR="00A64EDB">
        <w:rPr>
          <w:rFonts w:ascii="Times New Roman" w:hAnsi="Times New Roman" w:cs="Times New Roman"/>
          <w:sz w:val="24"/>
          <w:szCs w:val="24"/>
        </w:rPr>
        <w:t xml:space="preserve"> (</w:t>
      </w:r>
      <m:oMath>
        <m:r>
          <m:rPr>
            <m:sty m:val="bi"/>
          </m:rPr>
          <w:rPr>
            <w:rFonts w:ascii="Cambria Math" w:hAnsi="Cambria Math" w:cs="Times New Roman"/>
            <w:sz w:val="24"/>
            <w:szCs w:val="24"/>
          </w:rPr>
          <m:t>d&gt;0</m:t>
        </m:r>
      </m:oMath>
      <w:r w:rsidR="00A64EDB">
        <w:rPr>
          <w:rFonts w:ascii="Times New Roman" w:eastAsiaTheme="minorEastAsia" w:hAnsi="Times New Roman" w:cs="Times New Roman"/>
          <w:sz w:val="24"/>
          <w:szCs w:val="24"/>
        </w:rPr>
        <w:t>)</w:t>
      </w:r>
      <w:r w:rsidR="00456E2D">
        <w:rPr>
          <w:rFonts w:ascii="Times New Roman" w:hAnsi="Times New Roman" w:cs="Times New Roman"/>
          <w:sz w:val="24"/>
          <w:szCs w:val="24"/>
        </w:rPr>
        <w:t>,</w:t>
      </w:r>
      <w:r w:rsidR="00A64EDB">
        <w:rPr>
          <w:rFonts w:ascii="Times New Roman" w:hAnsi="Times New Roman" w:cs="Times New Roman"/>
          <w:sz w:val="24"/>
          <w:szCs w:val="24"/>
        </w:rPr>
        <w:t xml:space="preserve"> staff </w:t>
      </w:r>
      <w:r w:rsidR="00A64EDB" w:rsidRPr="000B3CAB">
        <w:rPr>
          <w:rFonts w:ascii="Times New Roman" w:hAnsi="Times New Roman" w:cs="Times New Roman"/>
          <w:sz w:val="24"/>
          <w:szCs w:val="24"/>
        </w:rPr>
        <w:t xml:space="preserve">first enter a tested (T) state before </w:t>
      </w:r>
      <w:r w:rsidR="00A64EDB">
        <w:rPr>
          <w:rFonts w:ascii="Times New Roman" w:hAnsi="Times New Roman" w:cs="Times New Roman"/>
          <w:sz w:val="24"/>
          <w:szCs w:val="24"/>
        </w:rPr>
        <w:t>O,</w:t>
      </w:r>
      <w:r w:rsidR="00456E2D">
        <w:rPr>
          <w:rFonts w:ascii="Times New Roman" w:hAnsi="Times New Roman" w:cs="Times New Roman"/>
          <w:sz w:val="24"/>
          <w:szCs w:val="24"/>
        </w:rPr>
        <w:t xml:space="preserve"> during which time </w:t>
      </w:r>
      <w:r w:rsidR="00A64EDB">
        <w:rPr>
          <w:rFonts w:ascii="Times New Roman" w:hAnsi="Times New Roman" w:cs="Times New Roman"/>
          <w:sz w:val="24"/>
          <w:szCs w:val="24"/>
        </w:rPr>
        <w:t>they</w:t>
      </w:r>
      <w:r w:rsidR="001C5076">
        <w:rPr>
          <w:rFonts w:ascii="Times New Roman" w:hAnsi="Times New Roman" w:cs="Times New Roman"/>
          <w:sz w:val="24"/>
          <w:szCs w:val="24"/>
        </w:rPr>
        <w:t xml:space="preserve"> </w:t>
      </w:r>
      <w:r w:rsidR="00A64EDB">
        <w:rPr>
          <w:rFonts w:ascii="Times New Roman" w:hAnsi="Times New Roman" w:cs="Times New Roman"/>
          <w:sz w:val="24"/>
          <w:szCs w:val="24"/>
        </w:rPr>
        <w:t xml:space="preserve">may </w:t>
      </w:r>
      <w:r w:rsidR="001C5076">
        <w:rPr>
          <w:rFonts w:ascii="Times New Roman" w:hAnsi="Times New Roman" w:cs="Times New Roman"/>
          <w:sz w:val="24"/>
          <w:szCs w:val="24"/>
        </w:rPr>
        <w:t>continue to work</w:t>
      </w:r>
      <w:r w:rsidR="009E4F1A">
        <w:rPr>
          <w:rFonts w:ascii="Times New Roman" w:hAnsi="Times New Roman" w:cs="Times New Roman"/>
          <w:sz w:val="24"/>
          <w:szCs w:val="24"/>
        </w:rPr>
        <w:t xml:space="preserve"> while infectious</w:t>
      </w:r>
      <w:r w:rsidR="00A64EDB">
        <w:rPr>
          <w:rFonts w:ascii="Times New Roman" w:hAnsi="Times New Roman" w:cs="Times New Roman"/>
          <w:sz w:val="24"/>
          <w:szCs w:val="24"/>
        </w:rPr>
        <w:t xml:space="preserve">, </w:t>
      </w:r>
      <w:r w:rsidR="001C5076">
        <w:rPr>
          <w:rFonts w:ascii="Times New Roman" w:hAnsi="Times New Roman" w:cs="Times New Roman"/>
          <w:sz w:val="24"/>
          <w:szCs w:val="24"/>
        </w:rPr>
        <w:t xml:space="preserve">inadvertently </w:t>
      </w:r>
      <w:r w:rsidR="00A64EDB">
        <w:rPr>
          <w:rFonts w:ascii="Times New Roman" w:hAnsi="Times New Roman" w:cs="Times New Roman"/>
          <w:sz w:val="24"/>
          <w:szCs w:val="24"/>
        </w:rPr>
        <w:lastRenderedPageBreak/>
        <w:t>exposing</w:t>
      </w:r>
      <w:r w:rsidR="009E4F1A">
        <w:rPr>
          <w:rFonts w:ascii="Times New Roman" w:hAnsi="Times New Roman" w:cs="Times New Roman"/>
          <w:sz w:val="24"/>
          <w:szCs w:val="24"/>
        </w:rPr>
        <w:t xml:space="preserve"> others in the facility</w:t>
      </w:r>
      <w:r w:rsidRPr="000B3CAB">
        <w:rPr>
          <w:rFonts w:ascii="Times New Roman" w:hAnsi="Times New Roman" w:cs="Times New Roman"/>
          <w:sz w:val="24"/>
          <w:szCs w:val="24"/>
        </w:rPr>
        <w:t xml:space="preserve">. Staff in state </w:t>
      </w:r>
      <w:r w:rsidR="12E486BB">
        <w:rPr>
          <w:rFonts w:ascii="Times New Roman" w:hAnsi="Times New Roman" w:cs="Times New Roman"/>
          <w:sz w:val="24"/>
          <w:szCs w:val="24"/>
        </w:rPr>
        <w:t>O</w:t>
      </w:r>
      <w:r w:rsidR="12E486BB" w:rsidRPr="000B3CAB">
        <w:rPr>
          <w:rFonts w:ascii="Times New Roman" w:hAnsi="Times New Roman" w:cs="Times New Roman"/>
          <w:sz w:val="24"/>
          <w:szCs w:val="24"/>
        </w:rPr>
        <w:t xml:space="preserve"> </w:t>
      </w:r>
      <w:r>
        <w:rPr>
          <w:rFonts w:ascii="Times New Roman" w:hAnsi="Times New Roman" w:cs="Times New Roman"/>
          <w:sz w:val="24"/>
          <w:szCs w:val="24"/>
        </w:rPr>
        <w:t>are restricted from working for 10 days</w:t>
      </w:r>
      <w:r w:rsidRPr="000B3CAB">
        <w:rPr>
          <w:rFonts w:ascii="Times New Roman" w:hAnsi="Times New Roman" w:cs="Times New Roman"/>
          <w:sz w:val="24"/>
          <w:szCs w:val="24"/>
        </w:rPr>
        <w:t xml:space="preserve"> </w:t>
      </w:r>
      <w:r>
        <w:rPr>
          <w:rFonts w:ascii="Times New Roman" w:hAnsi="Times New Roman" w:cs="Times New Roman"/>
          <w:sz w:val="24"/>
          <w:szCs w:val="24"/>
        </w:rPr>
        <w:t>(</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w:t>
      </w:r>
      <w:r>
        <w:rPr>
          <w:rFonts w:ascii="Times New Roman" w:hAnsi="Times New Roman" w:cs="Times New Roman"/>
          <w:sz w:val="24"/>
          <w:szCs w:val="24"/>
        </w:rPr>
        <w:t>)</w:t>
      </w:r>
      <w:r w:rsidRPr="000B3CAB">
        <w:rPr>
          <w:rFonts w:ascii="Times New Roman" w:hAnsi="Times New Roman" w:cs="Times New Roman"/>
          <w:sz w:val="24"/>
          <w:szCs w:val="24"/>
        </w:rPr>
        <w:t xml:space="preserve"> and </w:t>
      </w:r>
      <w:r>
        <w:rPr>
          <w:rFonts w:ascii="Times New Roman" w:hAnsi="Times New Roman" w:cs="Times New Roman"/>
          <w:sz w:val="24"/>
          <w:szCs w:val="24"/>
        </w:rPr>
        <w:t xml:space="preserve">are not required to undergo systematic testing for </w:t>
      </w:r>
      <w:r w:rsidRPr="000B3CAB">
        <w:rPr>
          <w:rFonts w:ascii="Times New Roman" w:hAnsi="Times New Roman" w:cs="Times New Roman"/>
          <w:sz w:val="24"/>
          <w:szCs w:val="24"/>
        </w:rPr>
        <w:t xml:space="preserve">90 days following a positive result </w:t>
      </w:r>
      <w:r>
        <w:rPr>
          <w:rFonts w:ascii="Times New Roman" w:hAnsi="Times New Roman" w:cs="Times New Roman"/>
          <w:sz w:val="24"/>
          <w:szCs w:val="24"/>
        </w:rPr>
        <w:t>(</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w:t>
      </w:r>
      <w:r>
        <w:rPr>
          <w:rFonts w:ascii="Times New Roman" w:hAnsi="Times New Roman" w:cs="Times New Roman"/>
          <w:sz w:val="24"/>
          <w:szCs w:val="24"/>
        </w:rPr>
        <w:t>)</w:t>
      </w:r>
      <w:r w:rsidRPr="000B3CAB">
        <w:rPr>
          <w:rFonts w:ascii="Times New Roman" w:hAnsi="Times New Roman" w:cs="Times New Roman"/>
          <w:sz w:val="24"/>
          <w:szCs w:val="24"/>
        </w:rPr>
        <w:t>.</w:t>
      </w:r>
      <w:r w:rsidR="77AC5974">
        <w:rPr>
          <w:rFonts w:ascii="Times New Roman" w:hAnsi="Times New Roman" w:cs="Times New Roman"/>
          <w:sz w:val="24"/>
          <w:szCs w:val="24"/>
        </w:rPr>
        <w:t xml:space="preserve"> </w:t>
      </w:r>
    </w:p>
    <w:p w14:paraId="7CF7EF0E" w14:textId="058CDD54" w:rsidR="00603C0F" w:rsidRPr="000B3CAB" w:rsidRDefault="567D1662"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w:t>
      </w:r>
      <w:r w:rsidR="62D873DB">
        <w:rPr>
          <w:rFonts w:ascii="Times New Roman" w:hAnsi="Times New Roman" w:cs="Times New Roman"/>
          <w:sz w:val="24"/>
          <w:szCs w:val="24"/>
        </w:rPr>
        <w:t xml:space="preserve"> and through the duration of the simulation</w:t>
      </w:r>
      <w:r w:rsidRPr="000B3CAB">
        <w:rPr>
          <w:rFonts w:ascii="Times New Roman" w:hAnsi="Times New Roman" w:cs="Times New Roman"/>
          <w:sz w:val="24"/>
          <w:szCs w:val="24"/>
        </w:rPr>
        <w:t xml:space="preserve">, the expected number of </w:t>
      </w:r>
      <w:r w:rsidR="06E13754">
        <w:rPr>
          <w:rFonts w:ascii="Times New Roman" w:hAnsi="Times New Roman" w:cs="Times New Roman"/>
          <w:sz w:val="24"/>
          <w:szCs w:val="24"/>
        </w:rPr>
        <w:t>infections</w:t>
      </w:r>
      <w:r w:rsidRPr="000B3CAB">
        <w:rPr>
          <w:rFonts w:ascii="Times New Roman" w:hAnsi="Times New Roman" w:cs="Times New Roman"/>
          <w:sz w:val="24"/>
          <w:szCs w:val="24"/>
        </w:rPr>
        <w:t xml:space="preserve"> in the facility </w:t>
      </w:r>
      <w:r w:rsidR="50CAFDF0">
        <w:rPr>
          <w:rFonts w:ascii="Times New Roman" w:hAnsi="Times New Roman" w:cs="Times New Roman"/>
          <w:sz w:val="24"/>
          <w:szCs w:val="24"/>
        </w:rPr>
        <w:t>at time step</w:t>
      </w:r>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w:t>
      </w:r>
      <w:r w:rsidR="06E13754">
        <w:rPr>
          <w:rFonts w:ascii="Times New Roman" w:hAnsi="Times New Roman" w:cs="Times New Roman"/>
          <w:sz w:val="24"/>
          <w:szCs w:val="24"/>
        </w:rPr>
        <w:t xml:space="preserve">caused </w:t>
      </w:r>
      <w:r w:rsidRPr="000B3CAB">
        <w:rPr>
          <w:rFonts w:ascii="Times New Roman" w:hAnsi="Times New Roman" w:cs="Times New Roman"/>
          <w:sz w:val="24"/>
          <w:szCs w:val="24"/>
        </w:rPr>
        <w:t xml:space="preserve">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w:t>
      </w:r>
      <w:r w:rsidR="00D83122">
        <w:rPr>
          <w:rFonts w:ascii="Times New Roman" w:hAnsi="Times New Roman" w:cs="Times New Roman"/>
          <w:sz w:val="24"/>
          <w:szCs w:val="24"/>
        </w:rPr>
        <w:t>Three</w:t>
      </w:r>
      <w:r w:rsidR="004E1E44">
        <w:rPr>
          <w:rFonts w:ascii="Times New Roman" w:hAnsi="Times New Roman" w:cs="Times New Roman"/>
          <w:sz w:val="24"/>
          <w:szCs w:val="24"/>
        </w:rPr>
        <w:t xml:space="preserve"> separate values of </w:t>
      </w:r>
      <m:oMath>
        <m:r>
          <m:rPr>
            <m:scr m:val="script"/>
            <m:sty m:val="b"/>
          </m:rPr>
          <w:rPr>
            <w:rFonts w:ascii="Cambria Math" w:hAnsi="Cambria Math" w:cs="Times New Roman"/>
            <w:sz w:val="24"/>
            <w:szCs w:val="24"/>
          </w:rPr>
          <m:t>R</m:t>
        </m:r>
      </m:oMath>
      <w:r w:rsidR="004E1E44">
        <w:rPr>
          <w:rFonts w:ascii="Times New Roman" w:eastAsiaTheme="minorEastAsia" w:hAnsi="Times New Roman" w:cs="Times New Roman"/>
          <w:b/>
          <w:sz w:val="24"/>
          <w:szCs w:val="24"/>
        </w:rPr>
        <w:t xml:space="preserve"> </w:t>
      </w:r>
      <w:r w:rsidR="004E1E44">
        <w:rPr>
          <w:rFonts w:ascii="Times New Roman" w:hAnsi="Times New Roman" w:cs="Times New Roman"/>
          <w:sz w:val="24"/>
          <w:szCs w:val="24"/>
        </w:rPr>
        <w:t xml:space="preserve">(0.5, 1.0, 1.5) </w:t>
      </w:r>
      <w:r w:rsidR="00D83122">
        <w:rPr>
          <w:rFonts w:ascii="Times New Roman" w:hAnsi="Times New Roman" w:cs="Times New Roman"/>
          <w:sz w:val="24"/>
          <w:szCs w:val="24"/>
        </w:rPr>
        <w:t xml:space="preserve">were simulated </w:t>
      </w:r>
      <w:r w:rsidR="004E1E44">
        <w:rPr>
          <w:rFonts w:ascii="Times New Roman" w:hAnsi="Times New Roman" w:cs="Times New Roman"/>
          <w:sz w:val="24"/>
          <w:szCs w:val="24"/>
        </w:rPr>
        <w:t xml:space="preserve">to explore different levels of containment and effectiveness of mitigation strategies within facilities. </w:t>
      </w:r>
      <w:r w:rsidRPr="000B3CAB">
        <w:rPr>
          <w:rFonts w:ascii="Times New Roman" w:hAnsi="Times New Roman" w:cs="Times New Roman"/>
          <w:sz w:val="24"/>
          <w:szCs w:val="24"/>
        </w:rPr>
        <w:t xml:space="preserve">Staff may acquire infection from the community </w:t>
      </w:r>
      <w:r>
        <w:rPr>
          <w:rFonts w:ascii="Times New Roman" w:hAnsi="Times New Roman" w:cs="Times New Roman"/>
          <w:sz w:val="24"/>
          <w:szCs w:val="24"/>
        </w:rPr>
        <w:t>according to the community prevalence when they are not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0</m:t>
        </m:r>
      </m:oMath>
      <w:r w:rsidRPr="410C5BEB">
        <w:rPr>
          <w:rFonts w:ascii="Times New Roman" w:eastAsiaTheme="minorEastAsia" w:hAnsi="Times New Roman" w:cs="Times New Roman"/>
          <w:sz w:val="24"/>
          <w:szCs w:val="24"/>
        </w:rPr>
        <w:t xml:space="preserve">) </w:t>
      </w:r>
      <w:r>
        <w:rPr>
          <w:rFonts w:ascii="Times New Roman" w:hAnsi="Times New Roman" w:cs="Times New Roman"/>
          <w:sz w:val="24"/>
          <w:szCs w:val="24"/>
        </w:rPr>
        <w:t>or from fellow staff while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1</m:t>
        </m:r>
      </m:oMath>
      <w:r>
        <w:rPr>
          <w:rFonts w:ascii="Times New Roman" w:hAnsi="Times New Roman" w:cs="Times New Roman"/>
          <w:sz w:val="24"/>
          <w:szCs w:val="24"/>
        </w:rPr>
        <w:t xml:space="preserve">) where the force of infection is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nary>
              <m:naryPr>
                <m:chr m:val="∑"/>
                <m:limLoc m:val="subSup"/>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w</m:t>
                </m:r>
              </m:sup>
              <m:e>
                <m:r>
                  <m:rPr>
                    <m:scr m:val="script"/>
                    <m:sty m:val="bi"/>
                  </m:rPr>
                  <w:rPr>
                    <w:rFonts w:ascii="Cambria Math" w:hAnsi="Cambria Math" w:cs="Times New Roman"/>
                    <w:sz w:val="24"/>
                    <w:szCs w:val="24"/>
                  </w:rPr>
                  <m:t>W(</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e>
            </m:nary>
          </m:den>
        </m:f>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e>
        </m:nary>
      </m:oMath>
      <w:r w:rsidRPr="000B3CAB">
        <w:rPr>
          <w:rFonts w:ascii="Times New Roman" w:hAnsi="Times New Roman" w:cs="Times New Roman"/>
          <w:sz w:val="24"/>
          <w:szCs w:val="24"/>
        </w:rPr>
        <w:t>.</w:t>
      </w:r>
      <w:r w:rsidR="00BC5D1F">
        <w:rPr>
          <w:rFonts w:ascii="Times New Roman" w:hAnsi="Times New Roman" w:cs="Times New Roman"/>
          <w:sz w:val="24"/>
          <w:szCs w:val="24"/>
        </w:rPr>
        <w:t xml:space="preserve"> </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t>Staffing and testing strategies</w:t>
      </w:r>
    </w:p>
    <w:p w14:paraId="634E469B" w14:textId="7085D859"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CDCR collects operations records </w:t>
      </w:r>
      <w:r>
        <w:rPr>
          <w:rFonts w:ascii="Times New Roman" w:hAnsi="Times New Roman" w:cs="Times New Roman"/>
          <w:sz w:val="24"/>
          <w:szCs w:val="24"/>
        </w:rPr>
        <w:t xml:space="preserve">for custody staff </w:t>
      </w:r>
      <w:r w:rsidRPr="008A0303">
        <w:rPr>
          <w:rFonts w:ascii="Times New Roman" w:hAnsi="Times New Roman" w:cs="Times New Roman"/>
          <w:sz w:val="24"/>
          <w:szCs w:val="24"/>
        </w:rPr>
        <w:t>including information on workdays (e.g., Mon-Thurs), work shifts (e.g., morning, evening, night), and SARS-CoV</w:t>
      </w:r>
      <w:r w:rsidR="00E82087">
        <w:rPr>
          <w:rFonts w:ascii="Times New Roman" w:hAnsi="Times New Roman" w:cs="Times New Roman"/>
          <w:sz w:val="24"/>
          <w:szCs w:val="24"/>
        </w:rPr>
        <w:t>-</w:t>
      </w:r>
      <w:r w:rsidRPr="008A0303">
        <w:rPr>
          <w:rFonts w:ascii="Times New Roman" w:hAnsi="Times New Roman" w:cs="Times New Roman"/>
          <w:sz w:val="24"/>
          <w:szCs w:val="24"/>
        </w:rPr>
        <w:t>2 testing schedules. We use</w:t>
      </w:r>
      <w:r w:rsidR="008656AB">
        <w:rPr>
          <w:rFonts w:ascii="Times New Roman" w:hAnsi="Times New Roman" w:cs="Times New Roman"/>
          <w:sz w:val="24"/>
          <w:szCs w:val="24"/>
        </w:rPr>
        <w:t>d</w:t>
      </w:r>
      <w:r w:rsidRPr="008A0303">
        <w:rPr>
          <w:rFonts w:ascii="Times New Roman" w:hAnsi="Times New Roman" w:cs="Times New Roman"/>
          <w:sz w:val="24"/>
          <w:szCs w:val="24"/>
        </w:rPr>
        <w:t xml:space="preserve"> this information to generate a realistic representation of staff working schedules in model simulations by sampling from </w:t>
      </w:r>
      <w:r w:rsidR="002270DA">
        <w:rPr>
          <w:rFonts w:ascii="Times New Roman" w:hAnsi="Times New Roman" w:cs="Times New Roman"/>
          <w:sz w:val="24"/>
          <w:szCs w:val="24"/>
        </w:rPr>
        <w:t xml:space="preserve">standard </w:t>
      </w:r>
      <w:r w:rsidRPr="008A0303">
        <w:rPr>
          <w:rFonts w:ascii="Times New Roman" w:hAnsi="Times New Roman" w:cs="Times New Roman"/>
          <w:sz w:val="24"/>
          <w:szCs w:val="24"/>
        </w:rPr>
        <w:t xml:space="preserve">work schedules </w:t>
      </w:r>
      <w:r w:rsidR="002270DA">
        <w:rPr>
          <w:rFonts w:ascii="Times New Roman" w:hAnsi="Times New Roman" w:cs="Times New Roman"/>
          <w:sz w:val="24"/>
          <w:szCs w:val="24"/>
        </w:rPr>
        <w:t>identified</w:t>
      </w:r>
      <w:r w:rsidRPr="008A0303">
        <w:rPr>
          <w:rFonts w:ascii="Times New Roman" w:hAnsi="Times New Roman" w:cs="Times New Roman"/>
          <w:sz w:val="24"/>
          <w:szCs w:val="24"/>
        </w:rPr>
        <w:t xml:space="preserve"> among custody staff</w:t>
      </w:r>
      <w:r w:rsidR="002270DA">
        <w:rPr>
          <w:rFonts w:ascii="Times New Roman" w:hAnsi="Times New Roman" w:cs="Times New Roman"/>
          <w:sz w:val="24"/>
          <w:szCs w:val="24"/>
        </w:rPr>
        <w:t xml:space="preserve"> using K-means clustering</w:t>
      </w:r>
      <w:r w:rsidRPr="008A0303">
        <w:rPr>
          <w:rFonts w:ascii="Times New Roman" w:hAnsi="Times New Roman" w:cs="Times New Roman"/>
          <w:sz w:val="24"/>
          <w:szCs w:val="24"/>
        </w:rPr>
        <w:t>.</w:t>
      </w:r>
    </w:p>
    <w:p w14:paraId="46D3DF5C" w14:textId="1AC22D3C"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t>
      </w:r>
      <w:r w:rsidR="00D83122">
        <w:rPr>
          <w:rFonts w:ascii="Times New Roman" w:hAnsi="Times New Roman" w:cs="Times New Roman"/>
          <w:sz w:val="24"/>
          <w:szCs w:val="24"/>
        </w:rPr>
        <w:t>work</w:t>
      </w:r>
      <w:r w:rsidRPr="008A0303">
        <w:rPr>
          <w:rFonts w:ascii="Times New Roman" w:hAnsi="Times New Roman" w:cs="Times New Roman"/>
          <w:sz w:val="24"/>
          <w:szCs w:val="24"/>
        </w:rPr>
        <w:t xml:space="preserve">week). Under a systematic testing strategy, each worker is always tested on the same day(s) of their shift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w:t>
      </w:r>
      <w:r w:rsidRPr="008A0303">
        <w:rPr>
          <w:rFonts w:ascii="Times New Roman" w:hAnsi="Times New Roman" w:cs="Times New Roman"/>
          <w:sz w:val="24"/>
          <w:szCs w:val="24"/>
        </w:rPr>
        <w:lastRenderedPageBreak/>
        <w:t xml:space="preserve">on the first day of their work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r w:rsidR="00963F4D" w:rsidRPr="008A0303">
        <w:rPr>
          <w:rFonts w:ascii="Times New Roman" w:hAnsi="Times New Roman" w:cs="Times New Roman"/>
          <w:sz w:val="24"/>
          <w:szCs w:val="24"/>
        </w:rPr>
        <w:t>workdays</w:t>
      </w:r>
      <w:r w:rsidRPr="008A0303">
        <w:rPr>
          <w:rFonts w:ascii="Times New Roman" w:hAnsi="Times New Roman" w:cs="Times New Roman"/>
          <w:sz w:val="24"/>
          <w:szCs w:val="24"/>
        </w:rPr>
        <w:t xml:space="preserve"> in a </w:t>
      </w:r>
      <w:r w:rsidR="00D83122">
        <w:rPr>
          <w:rFonts w:ascii="Times New Roman" w:hAnsi="Times New Roman" w:cs="Times New Roman"/>
          <w:sz w:val="24"/>
          <w:szCs w:val="24"/>
        </w:rPr>
        <w:t>work</w:t>
      </w:r>
      <w:r w:rsidRPr="008A0303">
        <w:rPr>
          <w:rFonts w:ascii="Times New Roman" w:hAnsi="Times New Roman" w:cs="Times New Roman"/>
          <w:sz w:val="24"/>
          <w:szCs w:val="24"/>
        </w:rPr>
        <w:t>week.</w:t>
      </w:r>
    </w:p>
    <w:p w14:paraId="4DF2DD64" w14:textId="1B1CF2E0" w:rsidR="008A0303" w:rsidRDefault="009623F6" w:rsidP="008A0303">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8A0303" w:rsidRPr="008A0303">
        <w:rPr>
          <w:rFonts w:ascii="Times New Roman" w:hAnsi="Times New Roman" w:cs="Times New Roman"/>
          <w:sz w:val="24"/>
          <w:szCs w:val="24"/>
        </w:rPr>
        <w:t xml:space="preserve">ll tests conducted when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t</m:t>
            </m:r>
          </m:sub>
        </m:sSub>
        <m:r>
          <m:rPr>
            <m:sty m:val="p"/>
          </m:rPr>
          <w:rPr>
            <w:rFonts w:ascii="Cambria Math" w:hAnsi="Cambria Math" w:cs="Times New Roman"/>
            <w:sz w:val="24"/>
            <w:szCs w:val="24"/>
          </w:rPr>
          <m:t>&gt;</m:t>
        </m:r>
        <m:r>
          <w:rPr>
            <w:rFonts w:ascii="Cambria Math" w:hAnsi="Cambria Math" w:cs="Times New Roman"/>
            <w:sz w:val="24"/>
            <w:szCs w:val="24"/>
          </w:rPr>
          <m:t>0</m:t>
        </m:r>
      </m:oMath>
      <w:r w:rsidR="008A0303" w:rsidRPr="008A0303">
        <w:rPr>
          <w:rFonts w:ascii="Times New Roman" w:hAnsi="Times New Roman" w:cs="Times New Roman"/>
          <w:sz w:val="24"/>
          <w:szCs w:val="24"/>
        </w:rPr>
        <w:t xml:space="preserve"> </w:t>
      </w:r>
      <w:r>
        <w:rPr>
          <w:rFonts w:ascii="Times New Roman" w:hAnsi="Times New Roman" w:cs="Times New Roman"/>
          <w:sz w:val="24"/>
          <w:szCs w:val="24"/>
        </w:rPr>
        <w:t xml:space="preserve">are assumed to </w:t>
      </w:r>
      <w:r w:rsidR="008A0303" w:rsidRPr="008A0303">
        <w:rPr>
          <w:rFonts w:ascii="Times New Roman" w:hAnsi="Times New Roman" w:cs="Times New Roman"/>
          <w:sz w:val="24"/>
          <w:szCs w:val="24"/>
        </w:rPr>
        <w:t>return a positive result</w:t>
      </w:r>
      <w:r w:rsidR="00B34B40">
        <w:rPr>
          <w:rFonts w:ascii="Times New Roman" w:hAnsi="Times New Roman" w:cs="Times New Roman"/>
          <w:sz w:val="24"/>
          <w:szCs w:val="24"/>
        </w:rPr>
        <w:t xml:space="preserve"> </w:t>
      </w:r>
      <w:r w:rsidR="00B34B40">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mk88cfsH","properties":{"formattedCitation":"(25\\uc0\\u8211{}27)","plainCitation":"(25–27)","noteIndex":0},"citationItems":[{"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B34B40">
        <w:rPr>
          <w:rFonts w:ascii="Times New Roman" w:hAnsi="Times New Roman" w:cs="Times New Roman"/>
          <w:sz w:val="24"/>
          <w:szCs w:val="24"/>
        </w:rPr>
        <w:fldChar w:fldCharType="separate"/>
      </w:r>
      <w:r w:rsidR="00D83122" w:rsidRPr="00D83122">
        <w:rPr>
          <w:rFonts w:ascii="Times New Roman" w:hAnsi="Times New Roman" w:cs="Times New Roman"/>
          <w:sz w:val="24"/>
        </w:rPr>
        <w:t>(25–27)</w:t>
      </w:r>
      <w:r w:rsidR="00B34B40">
        <w:rPr>
          <w:rFonts w:ascii="Times New Roman" w:hAnsi="Times New Roman" w:cs="Times New Roman"/>
          <w:sz w:val="24"/>
          <w:szCs w:val="24"/>
        </w:rPr>
        <w:fldChar w:fldCharType="end"/>
      </w:r>
      <w:r w:rsidR="00A12B00">
        <w:rPr>
          <w:rFonts w:ascii="Times New Roman" w:hAnsi="Times New Roman" w:cs="Times New Roman"/>
          <w:sz w:val="24"/>
          <w:szCs w:val="24"/>
        </w:rPr>
        <w:t xml:space="preserve"> and no testing other than systematic screening testing occurs</w:t>
      </w:r>
      <w:r w:rsidR="008A0303" w:rsidRPr="008A0303">
        <w:rPr>
          <w:rFonts w:ascii="Times New Roman" w:hAnsi="Times New Roman" w:cs="Times New Roman"/>
          <w:sz w:val="24"/>
          <w:szCs w:val="24"/>
        </w:rPr>
        <w:t xml:space="preserve">. 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w</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8A0303" w:rsidRPr="008A0303">
        <w:rPr>
          <w:rFonts w:ascii="Times New Roman" w:hAnsi="Times New Roman" w:cs="Times New Roman"/>
          <w:sz w:val="24"/>
          <w:szCs w:val="24"/>
        </w:rPr>
        <w:t xml:space="preserve">. Combined with the expected number of cases in the simulation, the incremental test effectiveness ratio (ITER) </w:t>
      </w:r>
      <w:r>
        <w:rPr>
          <w:rFonts w:ascii="Times New Roman" w:hAnsi="Times New Roman" w:cs="Times New Roman"/>
          <w:sz w:val="24"/>
          <w:szCs w:val="24"/>
        </w:rPr>
        <w:t xml:space="preserve">is estimated </w:t>
      </w:r>
      <w:r w:rsidR="008A0303" w:rsidRPr="008A0303">
        <w:rPr>
          <w:rFonts w:ascii="Times New Roman" w:hAnsi="Times New Roman" w:cs="Times New Roman"/>
          <w:sz w:val="24"/>
          <w:szCs w:val="24"/>
        </w:rPr>
        <w:t xml:space="preserve">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008A0303"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008A0303" w:rsidRPr="008A0303">
        <w:rPr>
          <w:rFonts w:ascii="Times New Roman" w:hAnsi="Times New Roman" w:cs="Times New Roman"/>
          <w:sz w:val="24"/>
          <w:szCs w:val="24"/>
        </w:rPr>
        <w:t xml:space="preserve"> is the number of infections in a reference scenario with no testing. The ITER can be interpreted as the number of tests needed to prevent one infection in the simulation scenario being evaluated.</w:t>
      </w:r>
    </w:p>
    <w:p w14:paraId="109DB994" w14:textId="4C298418" w:rsidR="000576D5" w:rsidRPr="000B3CAB" w:rsidRDefault="000576D5" w:rsidP="000576D5">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Sensitivity Analyses</w:t>
      </w:r>
    </w:p>
    <w:p w14:paraId="409E2988" w14:textId="6535F877" w:rsidR="000576D5" w:rsidRDefault="000576D5" w:rsidP="000576D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everal sensitivity analyses were conducted to evaluate the influence of model assumptions and other factors on key model outcomes. There is some initial evidence that the now widespread B.1.617 “delta” SARS-CoV2 variant has a shorter latent period and higher peak viral load than the previously dominant “alpha” variant. As such, simulations with a “delta” infectiousness profile parameterized from the findings presented in [CITE China CDC paper, </w:t>
      </w:r>
      <w:r w:rsidRPr="000576D5">
        <w:rPr>
          <w:rFonts w:ascii="Times New Roman" w:hAnsi="Times New Roman" w:cs="Times New Roman"/>
          <w:sz w:val="24"/>
          <w:szCs w:val="24"/>
          <w:highlight w:val="yellow"/>
        </w:rPr>
        <w:t>Figure SX</w:t>
      </w:r>
      <w:r>
        <w:rPr>
          <w:rFonts w:ascii="Times New Roman" w:hAnsi="Times New Roman" w:cs="Times New Roman"/>
          <w:sz w:val="24"/>
          <w:szCs w:val="24"/>
        </w:rPr>
        <w:t xml:space="preserve">) were conducted to determine if alterations to the infectiousness profile affect the efficacy of the proposed testing regimens. Next, simulations incorporating imperfect test sensitivity and variable times between test administration and effective isolation of infectious individuals were conducted. These simulations were meant to explore the tradeoffs between acquiring prompt test results at the expense of lower diagnostic sensitivity—as may be expected with the use of rapid antigen tests—to higher sensitivity tests that may result in delays isolating infectious individuals—as may be expected if using NAATs. Finally, </w:t>
      </w:r>
      <w:r w:rsidR="00113E2A">
        <w:rPr>
          <w:rFonts w:ascii="Times New Roman" w:hAnsi="Times New Roman" w:cs="Times New Roman"/>
          <w:sz w:val="24"/>
          <w:szCs w:val="24"/>
        </w:rPr>
        <w:t xml:space="preserve">simulations relaxing the </w:t>
      </w:r>
      <w:r w:rsidR="00113E2A">
        <w:rPr>
          <w:rFonts w:ascii="Times New Roman" w:hAnsi="Times New Roman" w:cs="Times New Roman"/>
          <w:sz w:val="24"/>
          <w:szCs w:val="24"/>
        </w:rPr>
        <w:lastRenderedPageBreak/>
        <w:t>assumption of no self-isolation due to symptoms were conducted. For these simulations, symptoms were assumed to occur in 80% of SARS-CoV2 infections and the percent of symptomatic</w:t>
      </w:r>
      <w:r>
        <w:rPr>
          <w:rFonts w:ascii="Times New Roman" w:hAnsi="Times New Roman" w:cs="Times New Roman"/>
          <w:sz w:val="24"/>
          <w:szCs w:val="24"/>
        </w:rPr>
        <w:t xml:space="preserve"> </w:t>
      </w:r>
      <w:r w:rsidR="00113E2A">
        <w:rPr>
          <w:rFonts w:ascii="Times New Roman" w:hAnsi="Times New Roman" w:cs="Times New Roman"/>
          <w:sz w:val="24"/>
          <w:szCs w:val="24"/>
        </w:rPr>
        <w:t>individuals who self-isolate upon symptom onset was varied from 0-100% in increments of 10%.</w:t>
      </w:r>
    </w:p>
    <w:p w14:paraId="6289D48E" w14:textId="7DEB30ED" w:rsidR="00113E2A" w:rsidRPr="00113E2A" w:rsidRDefault="00113E2A" w:rsidP="00113E2A">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Code and Data Availability</w:t>
      </w:r>
    </w:p>
    <w:p w14:paraId="70707D25" w14:textId="24149C25" w:rsidR="00970759" w:rsidRPr="00154EA6" w:rsidRDefault="00603C0F"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RZxZoMdK","properties":{"formattedCitation":"(28)","plainCitation":"(28)","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28)</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5T92yaAi","properties":{"formattedCitation":"(29)","plainCitation":"(29)","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29)</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qZ83Atx0","properties":{"formattedCitation":"(30)","plainCitation":"(30)","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30)</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o53GNuiq","properties":{"formattedCitation":"(31)","plainCitation":"(31)","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31)</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w:t>
      </w:r>
      <w:r w:rsidR="00F41E43">
        <w:rPr>
          <w:rFonts w:ascii="Times New Roman" w:hAnsi="Times New Roman" w:cs="Times New Roman"/>
          <w:sz w:val="24"/>
          <w:szCs w:val="24"/>
        </w:rPr>
        <w:t xml:space="preserve"> </w:t>
      </w:r>
      <w:r w:rsidRPr="000B3CAB">
        <w:rPr>
          <w:rFonts w:ascii="Times New Roman" w:hAnsi="Times New Roman" w:cs="Times New Roman"/>
          <w:sz w:val="24"/>
          <w:szCs w:val="24"/>
        </w:rPr>
        <w:t xml:space="preserve">available at </w:t>
      </w:r>
      <w:hyperlink r:id="rId20" w:history="1">
        <w:r w:rsidR="00414EBD" w:rsidRPr="00414EBD">
          <w:rPr>
            <w:rStyle w:val="Hyperlink"/>
            <w:rFonts w:ascii="Times New Roman" w:hAnsi="Times New Roman" w:cs="Times New Roman"/>
            <w:sz w:val="24"/>
            <w:szCs w:val="24"/>
          </w:rPr>
          <w:t>https://github.com/cmhoove14/Congregate-Staff-Testing</w:t>
        </w:r>
      </w:hyperlink>
      <w:r w:rsidRPr="000B3CAB">
        <w:rPr>
          <w:rFonts w:ascii="Times New Roman" w:hAnsi="Times New Roman" w:cs="Times New Roman"/>
          <w:sz w:val="24"/>
          <w:szCs w:val="24"/>
        </w:rPr>
        <w:t>.</w:t>
      </w:r>
      <w:bookmarkEnd w:id="0"/>
      <w:bookmarkEnd w:id="1"/>
      <w:bookmarkEnd w:id="3"/>
    </w:p>
    <w:p w14:paraId="3607333F" w14:textId="40AB906C" w:rsidR="00414EBD"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r w:rsidR="00812FFD">
        <w:rPr>
          <w:rFonts w:ascii="Times New Roman" w:eastAsia="Times New Roman" w:hAnsi="Times New Roman" w:cs="Times New Roman"/>
          <w:szCs w:val="24"/>
        </w:rPr>
        <w:t>719</w:t>
      </w:r>
      <w:r w:rsidR="00D23B03">
        <w:rPr>
          <w:rFonts w:ascii="Times New Roman" w:eastAsia="Times New Roman" w:hAnsi="Times New Roman" w:cs="Times New Roman"/>
          <w:szCs w:val="24"/>
        </w:rPr>
        <w:t xml:space="preserve"> </w:t>
      </w:r>
      <w:r w:rsidR="00AF04E2">
        <w:rPr>
          <w:rFonts w:ascii="Times New Roman" w:eastAsia="Times New Roman" w:hAnsi="Times New Roman" w:cs="Times New Roman"/>
          <w:szCs w:val="24"/>
        </w:rPr>
        <w:t>words)</w:t>
      </w:r>
    </w:p>
    <w:p w14:paraId="26360BD5" w14:textId="414231F6" w:rsidR="00603C0F" w:rsidRPr="00E14288" w:rsidRDefault="00414EBD"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S</w:t>
      </w:r>
      <w:r w:rsidR="00603C0F" w:rsidRPr="00E14288">
        <w:rPr>
          <w:rFonts w:ascii="Times New Roman" w:eastAsia="Times New Roman" w:hAnsi="Times New Roman" w:cs="Times New Roman"/>
          <w:szCs w:val="24"/>
        </w:rPr>
        <w:t xml:space="preserve">taff </w:t>
      </w:r>
      <w:r w:rsidR="00603C0F">
        <w:rPr>
          <w:rFonts w:ascii="Times New Roman" w:eastAsia="Times New Roman" w:hAnsi="Times New Roman" w:cs="Times New Roman"/>
          <w:szCs w:val="24"/>
        </w:rPr>
        <w:t xml:space="preserve">working </w:t>
      </w:r>
      <w:r w:rsidR="00603C0F" w:rsidRPr="00E14288">
        <w:rPr>
          <w:rFonts w:ascii="Times New Roman" w:eastAsia="Times New Roman" w:hAnsi="Times New Roman" w:cs="Times New Roman"/>
          <w:szCs w:val="24"/>
        </w:rPr>
        <w:t xml:space="preserve">and </w:t>
      </w:r>
      <w:r w:rsidR="00603C0F">
        <w:rPr>
          <w:rFonts w:ascii="Times New Roman" w:eastAsia="Times New Roman" w:hAnsi="Times New Roman" w:cs="Times New Roman"/>
          <w:szCs w:val="24"/>
        </w:rPr>
        <w:t>t</w:t>
      </w:r>
      <w:r w:rsidR="00603C0F" w:rsidRPr="00E14288">
        <w:rPr>
          <w:rFonts w:ascii="Times New Roman" w:eastAsia="Times New Roman" w:hAnsi="Times New Roman" w:cs="Times New Roman"/>
          <w:szCs w:val="24"/>
        </w:rPr>
        <w:t>esting schedules</w:t>
      </w:r>
    </w:p>
    <w:p w14:paraId="5A02196A" w14:textId="5FA14561" w:rsidR="00747194" w:rsidRDefault="00974AF9" w:rsidP="0074719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747194">
        <w:rPr>
          <w:rFonts w:ascii="Times New Roman" w:hAnsi="Times New Roman" w:cs="Times New Roman"/>
          <w:sz w:val="24"/>
          <w:szCs w:val="24"/>
        </w:rPr>
        <w:t>4,248,692 individual staff workdays</w:t>
      </w:r>
      <w:r w:rsidRPr="00747194">
        <w:rPr>
          <w:rFonts w:ascii="Times New Roman" w:hAnsi="Times New Roman" w:cs="Times New Roman"/>
          <w:sz w:val="24"/>
          <w:szCs w:val="24"/>
        </w:rPr>
        <w:t xml:space="preserve"> </w:t>
      </w:r>
      <w:r w:rsidRPr="00747194">
        <w:rPr>
          <w:rFonts w:ascii="Times New Roman" w:hAnsi="Times New Roman" w:cs="Times New Roman"/>
          <w:sz w:val="24"/>
          <w:szCs w:val="24"/>
        </w:rPr>
        <w:t>consist</w:t>
      </w:r>
      <w:r>
        <w:rPr>
          <w:rFonts w:ascii="Times New Roman" w:hAnsi="Times New Roman" w:cs="Times New Roman"/>
          <w:sz w:val="24"/>
          <w:szCs w:val="24"/>
        </w:rPr>
        <w:t>ing</w:t>
      </w:r>
      <w:r w:rsidRPr="00747194">
        <w:rPr>
          <w:rFonts w:ascii="Times New Roman" w:hAnsi="Times New Roman" w:cs="Times New Roman"/>
          <w:sz w:val="24"/>
          <w:szCs w:val="24"/>
        </w:rPr>
        <w:t xml:space="preserve"> of </w:t>
      </w:r>
      <w:r>
        <w:rPr>
          <w:rFonts w:ascii="Times New Roman" w:hAnsi="Times New Roman" w:cs="Times New Roman"/>
          <w:sz w:val="24"/>
          <w:szCs w:val="24"/>
        </w:rPr>
        <w:t xml:space="preserve">the date and shift (morning, </w:t>
      </w:r>
      <w:proofErr w:type="gramStart"/>
      <w:r>
        <w:rPr>
          <w:rFonts w:ascii="Times New Roman" w:hAnsi="Times New Roman" w:cs="Times New Roman"/>
          <w:sz w:val="24"/>
          <w:szCs w:val="24"/>
        </w:rPr>
        <w:t>evening</w:t>
      </w:r>
      <w:proofErr w:type="gramEnd"/>
      <w:r>
        <w:rPr>
          <w:rFonts w:ascii="Times New Roman" w:hAnsi="Times New Roman" w:cs="Times New Roman"/>
          <w:sz w:val="24"/>
          <w:szCs w:val="24"/>
        </w:rPr>
        <w:t xml:space="preserve"> or night) </w:t>
      </w:r>
      <w:r>
        <w:rPr>
          <w:rFonts w:ascii="Times New Roman" w:hAnsi="Times New Roman" w:cs="Times New Roman"/>
          <w:sz w:val="24"/>
          <w:szCs w:val="24"/>
        </w:rPr>
        <w:t>identified in</w:t>
      </w:r>
      <w:r w:rsidR="00747194" w:rsidRPr="00747194">
        <w:rPr>
          <w:rFonts w:ascii="Times New Roman" w:hAnsi="Times New Roman" w:cs="Times New Roman"/>
          <w:sz w:val="24"/>
          <w:szCs w:val="24"/>
        </w:rPr>
        <w:t xml:space="preserve"> CDCR </w:t>
      </w:r>
      <w:r>
        <w:rPr>
          <w:rFonts w:ascii="Times New Roman" w:hAnsi="Times New Roman" w:cs="Times New Roman"/>
          <w:sz w:val="24"/>
          <w:szCs w:val="24"/>
        </w:rPr>
        <w:t>operations records</w:t>
      </w:r>
      <w:r w:rsidR="006A48A7">
        <w:rPr>
          <w:rFonts w:ascii="Times New Roman" w:hAnsi="Times New Roman" w:cs="Times New Roman"/>
          <w:sz w:val="24"/>
          <w:szCs w:val="24"/>
        </w:rPr>
        <w:t>. Of these,</w:t>
      </w:r>
      <w:r w:rsidR="00747194" w:rsidRPr="00747194">
        <w:rPr>
          <w:rFonts w:ascii="Times New Roman" w:hAnsi="Times New Roman" w:cs="Times New Roman"/>
          <w:sz w:val="24"/>
          <w:szCs w:val="24"/>
        </w:rPr>
        <w:t xml:space="preserve"> </w:t>
      </w:r>
      <w:r w:rsidR="00747194" w:rsidRPr="00747194">
        <w:rPr>
          <w:rFonts w:ascii="Times New Roman" w:hAnsi="Times New Roman" w:cs="Times New Roman"/>
          <w:sz w:val="24"/>
          <w:szCs w:val="24"/>
        </w:rPr>
        <w:t xml:space="preserve">2,849,801(67.1%) occurred </w:t>
      </w:r>
      <w:r w:rsidR="006A48A7">
        <w:rPr>
          <w:rFonts w:ascii="Times New Roman" w:hAnsi="Times New Roman" w:cs="Times New Roman"/>
          <w:sz w:val="24"/>
          <w:szCs w:val="24"/>
        </w:rPr>
        <w:t xml:space="preserve">as part </w:t>
      </w:r>
      <w:r w:rsidR="00747194" w:rsidRPr="00747194">
        <w:rPr>
          <w:rFonts w:ascii="Times New Roman" w:hAnsi="Times New Roman" w:cs="Times New Roman"/>
          <w:sz w:val="24"/>
          <w:szCs w:val="24"/>
        </w:rPr>
        <w:t xml:space="preserve">of </w:t>
      </w:r>
      <w:r w:rsidR="006A48A7">
        <w:rPr>
          <w:rFonts w:ascii="Times New Roman" w:hAnsi="Times New Roman" w:cs="Times New Roman"/>
          <w:sz w:val="24"/>
          <w:szCs w:val="24"/>
        </w:rPr>
        <w:t>workweeks with at</w:t>
      </w:r>
      <w:r w:rsidR="00747194" w:rsidRPr="00747194">
        <w:rPr>
          <w:rFonts w:ascii="Times New Roman" w:hAnsi="Times New Roman" w:cs="Times New Roman"/>
          <w:sz w:val="24"/>
          <w:szCs w:val="24"/>
        </w:rPr>
        <w:t xml:space="preserve"> least 4 consecutive </w:t>
      </w:r>
      <w:r w:rsidR="006A48A7">
        <w:rPr>
          <w:rFonts w:ascii="Times New Roman" w:hAnsi="Times New Roman" w:cs="Times New Roman"/>
          <w:sz w:val="24"/>
          <w:szCs w:val="24"/>
        </w:rPr>
        <w:t>work</w:t>
      </w:r>
      <w:r w:rsidR="00747194" w:rsidRPr="00747194">
        <w:rPr>
          <w:rFonts w:ascii="Times New Roman" w:hAnsi="Times New Roman" w:cs="Times New Roman"/>
          <w:sz w:val="24"/>
          <w:szCs w:val="24"/>
        </w:rPr>
        <w:t xml:space="preserve">days. </w:t>
      </w:r>
      <w:r w:rsidR="00747194">
        <w:rPr>
          <w:rFonts w:ascii="Times New Roman" w:hAnsi="Times New Roman" w:cs="Times New Roman"/>
          <w:sz w:val="24"/>
          <w:szCs w:val="24"/>
        </w:rPr>
        <w:t xml:space="preserve">These 4-day </w:t>
      </w:r>
      <w:r w:rsidR="00B10D90">
        <w:rPr>
          <w:rFonts w:ascii="Times New Roman" w:hAnsi="Times New Roman" w:cs="Times New Roman"/>
          <w:sz w:val="24"/>
          <w:szCs w:val="24"/>
        </w:rPr>
        <w:t>workweeks</w:t>
      </w:r>
      <w:r w:rsidR="00747194">
        <w:rPr>
          <w:rFonts w:ascii="Times New Roman" w:hAnsi="Times New Roman" w:cs="Times New Roman"/>
          <w:sz w:val="24"/>
          <w:szCs w:val="24"/>
        </w:rPr>
        <w:t xml:space="preserve"> were further analyzed </w:t>
      </w:r>
      <w:r w:rsidR="567D1662" w:rsidRPr="410C5BEB">
        <w:rPr>
          <w:rFonts w:ascii="Times New Roman" w:hAnsi="Times New Roman" w:cs="Times New Roman"/>
          <w:sz w:val="24"/>
          <w:szCs w:val="24"/>
        </w:rPr>
        <w:t>using K-means clustering</w:t>
      </w:r>
      <w:r w:rsidR="73AEEA06" w:rsidRPr="410C5BEB">
        <w:rPr>
          <w:rFonts w:ascii="Times New Roman" w:hAnsi="Times New Roman" w:cs="Times New Roman"/>
          <w:sz w:val="24"/>
          <w:szCs w:val="24"/>
        </w:rPr>
        <w:t xml:space="preserve"> </w:t>
      </w:r>
      <w:r w:rsidR="00747194">
        <w:rPr>
          <w:rFonts w:ascii="Times New Roman" w:hAnsi="Times New Roman" w:cs="Times New Roman"/>
          <w:sz w:val="24"/>
          <w:szCs w:val="24"/>
        </w:rPr>
        <w:t xml:space="preserve">to </w:t>
      </w:r>
      <w:r w:rsidR="002F30D2">
        <w:rPr>
          <w:rFonts w:ascii="Times New Roman" w:hAnsi="Times New Roman" w:cs="Times New Roman"/>
          <w:sz w:val="24"/>
          <w:szCs w:val="24"/>
        </w:rPr>
        <w:t>determine the structure of</w:t>
      </w:r>
      <w:r w:rsidR="00747194">
        <w:rPr>
          <w:rFonts w:ascii="Times New Roman" w:hAnsi="Times New Roman" w:cs="Times New Roman"/>
          <w:sz w:val="24"/>
          <w:szCs w:val="24"/>
        </w:rPr>
        <w:t xml:space="preserve"> typical workweeks</w:t>
      </w:r>
      <w:r w:rsidR="567D1662" w:rsidRPr="410C5BEB">
        <w:rPr>
          <w:rFonts w:ascii="Times New Roman" w:hAnsi="Times New Roman" w:cs="Times New Roman"/>
          <w:sz w:val="24"/>
          <w:szCs w:val="24"/>
        </w:rPr>
        <w:t xml:space="preserve">. </w:t>
      </w:r>
      <w:r w:rsidR="00B10D90">
        <w:rPr>
          <w:rFonts w:ascii="Times New Roman" w:hAnsi="Times New Roman" w:cs="Times New Roman"/>
          <w:sz w:val="24"/>
          <w:szCs w:val="24"/>
        </w:rPr>
        <w:t>T</w:t>
      </w:r>
      <w:r w:rsidR="00B10D90" w:rsidRPr="410C5BEB">
        <w:rPr>
          <w:rFonts w:ascii="Times New Roman" w:hAnsi="Times New Roman" w:cs="Times New Roman"/>
          <w:sz w:val="24"/>
          <w:szCs w:val="24"/>
        </w:rPr>
        <w:t>he first day of the workweek varied across staff</w:t>
      </w:r>
      <w:r w:rsidR="00B10D90">
        <w:rPr>
          <w:rFonts w:ascii="Times New Roman" w:hAnsi="Times New Roman" w:cs="Times New Roman"/>
          <w:sz w:val="24"/>
          <w:szCs w:val="24"/>
        </w:rPr>
        <w:t xml:space="preserve">, though four typical workweek schedules </w:t>
      </w:r>
      <w:r w:rsidR="00B10D90">
        <w:rPr>
          <w:rFonts w:ascii="Times New Roman" w:hAnsi="Times New Roman" w:cs="Times New Roman"/>
          <w:sz w:val="24"/>
          <w:szCs w:val="24"/>
        </w:rPr>
        <w:t xml:space="preserve">starting on Monday, Tuesday, Thursday, or Saturday and continuing for the next three days </w:t>
      </w:r>
      <w:r w:rsidR="00B10D90">
        <w:rPr>
          <w:rFonts w:ascii="Times New Roman" w:hAnsi="Times New Roman" w:cs="Times New Roman"/>
          <w:sz w:val="24"/>
          <w:szCs w:val="24"/>
        </w:rPr>
        <w:t>were identified</w:t>
      </w:r>
      <w:r w:rsidR="00B10D90" w:rsidRPr="410C5BEB">
        <w:rPr>
          <w:rFonts w:ascii="Times New Roman" w:hAnsi="Times New Roman" w:cs="Times New Roman"/>
          <w:sz w:val="24"/>
          <w:szCs w:val="24"/>
        </w:rPr>
        <w:t xml:space="preserve"> (Figure 2). </w:t>
      </w:r>
      <w:r w:rsidR="00B10D90">
        <w:rPr>
          <w:rFonts w:ascii="Times New Roman" w:hAnsi="Times New Roman" w:cs="Times New Roman"/>
          <w:sz w:val="24"/>
          <w:szCs w:val="24"/>
        </w:rPr>
        <w:t>Staff adding a</w:t>
      </w:r>
      <w:r w:rsidR="00D83122">
        <w:rPr>
          <w:rFonts w:ascii="Times New Roman" w:hAnsi="Times New Roman" w:cs="Times New Roman"/>
          <w:sz w:val="24"/>
          <w:szCs w:val="24"/>
        </w:rPr>
        <w:t xml:space="preserve"> variable fifth day</w:t>
      </w:r>
      <w:r w:rsidR="00B10D90">
        <w:rPr>
          <w:rFonts w:ascii="Times New Roman" w:hAnsi="Times New Roman" w:cs="Times New Roman"/>
          <w:sz w:val="24"/>
          <w:szCs w:val="24"/>
        </w:rPr>
        <w:t xml:space="preserve"> to their workweek was common</w:t>
      </w:r>
      <w:r w:rsidR="567D1662" w:rsidRPr="410C5BEB">
        <w:rPr>
          <w:rFonts w:ascii="Times New Roman" w:hAnsi="Times New Roman" w:cs="Times New Roman"/>
          <w:sz w:val="24"/>
          <w:szCs w:val="24"/>
        </w:rPr>
        <w:t xml:space="preserve">, though </w:t>
      </w:r>
      <w:r w:rsidR="00B10D90">
        <w:rPr>
          <w:rFonts w:ascii="Times New Roman" w:hAnsi="Times New Roman" w:cs="Times New Roman"/>
          <w:sz w:val="24"/>
          <w:szCs w:val="24"/>
        </w:rPr>
        <w:t>this fifth day was less predictable (</w:t>
      </w:r>
      <w:r w:rsidR="00B10D90" w:rsidRPr="00B10D90">
        <w:rPr>
          <w:rFonts w:ascii="Times New Roman" w:hAnsi="Times New Roman" w:cs="Times New Roman"/>
          <w:sz w:val="24"/>
          <w:szCs w:val="24"/>
          <w:highlight w:val="yellow"/>
        </w:rPr>
        <w:t>Figure SX</w:t>
      </w:r>
      <w:r w:rsidR="00B10D90">
        <w:rPr>
          <w:rFonts w:ascii="Times New Roman" w:hAnsi="Times New Roman" w:cs="Times New Roman"/>
          <w:sz w:val="24"/>
          <w:szCs w:val="24"/>
        </w:rPr>
        <w:t xml:space="preserve">). </w:t>
      </w:r>
      <w:r w:rsidR="567D1662" w:rsidRPr="410C5BEB">
        <w:rPr>
          <w:rFonts w:ascii="Times New Roman" w:hAnsi="Times New Roman" w:cs="Times New Roman"/>
          <w:sz w:val="24"/>
          <w:szCs w:val="24"/>
        </w:rPr>
        <w:t>Work shifts also tended to show consistent patterns. Staff typically worked</w:t>
      </w:r>
      <w:r w:rsidR="00FF3490">
        <w:rPr>
          <w:rFonts w:ascii="Times New Roman" w:hAnsi="Times New Roman" w:cs="Times New Roman"/>
          <w:sz w:val="24"/>
          <w:szCs w:val="24"/>
        </w:rPr>
        <w:t xml:space="preserve"> eight hours during</w:t>
      </w:r>
      <w:r w:rsidR="567D1662" w:rsidRPr="410C5BEB">
        <w:rPr>
          <w:rFonts w:ascii="Times New Roman" w:hAnsi="Times New Roman" w:cs="Times New Roman"/>
          <w:sz w:val="24"/>
          <w:szCs w:val="24"/>
        </w:rPr>
        <w:t xml:space="preserve"> either the morning, evening, or night shift, though alternating between morning and evening shifts</w:t>
      </w:r>
      <w:r w:rsidR="00127DA6">
        <w:rPr>
          <w:rFonts w:ascii="Times New Roman" w:hAnsi="Times New Roman" w:cs="Times New Roman"/>
          <w:sz w:val="24"/>
          <w:szCs w:val="24"/>
        </w:rPr>
        <w:t xml:space="preserve">, </w:t>
      </w:r>
      <w:r w:rsidR="007C043B">
        <w:rPr>
          <w:rFonts w:ascii="Times New Roman" w:hAnsi="Times New Roman" w:cs="Times New Roman"/>
          <w:sz w:val="24"/>
          <w:szCs w:val="24"/>
        </w:rPr>
        <w:t>and</w:t>
      </w:r>
      <w:r w:rsidR="00FF3490">
        <w:rPr>
          <w:rFonts w:ascii="Times New Roman" w:hAnsi="Times New Roman" w:cs="Times New Roman"/>
          <w:sz w:val="24"/>
          <w:szCs w:val="24"/>
        </w:rPr>
        <w:t xml:space="preserve"> taking on an additional shift </w:t>
      </w:r>
      <w:r w:rsidR="567D1662" w:rsidRPr="410C5BEB">
        <w:rPr>
          <w:rFonts w:ascii="Times New Roman" w:hAnsi="Times New Roman" w:cs="Times New Roman"/>
          <w:sz w:val="24"/>
          <w:szCs w:val="24"/>
        </w:rPr>
        <w:t>was also common</w:t>
      </w:r>
      <w:r w:rsidR="00B10D90">
        <w:rPr>
          <w:rFonts w:ascii="Times New Roman" w:hAnsi="Times New Roman" w:cs="Times New Roman"/>
          <w:sz w:val="24"/>
          <w:szCs w:val="24"/>
        </w:rPr>
        <w:t xml:space="preserve"> (</w:t>
      </w:r>
      <w:r w:rsidR="00B10D90" w:rsidRPr="00B10D90">
        <w:rPr>
          <w:rFonts w:ascii="Times New Roman" w:hAnsi="Times New Roman" w:cs="Times New Roman"/>
          <w:sz w:val="24"/>
          <w:szCs w:val="24"/>
          <w:highlight w:val="yellow"/>
        </w:rPr>
        <w:t>Figure SX</w:t>
      </w:r>
      <w:r w:rsidR="00B10D90">
        <w:rPr>
          <w:rFonts w:ascii="Times New Roman" w:hAnsi="Times New Roman" w:cs="Times New Roman"/>
          <w:sz w:val="24"/>
          <w:szCs w:val="24"/>
        </w:rPr>
        <w:t>)</w:t>
      </w:r>
      <w:r w:rsidR="567D1662"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These </w:t>
      </w:r>
      <w:r w:rsidR="00B10D90">
        <w:rPr>
          <w:rFonts w:ascii="Times New Roman" w:hAnsi="Times New Roman" w:cs="Times New Roman"/>
          <w:sz w:val="24"/>
          <w:szCs w:val="24"/>
        </w:rPr>
        <w:t xml:space="preserve">same </w:t>
      </w:r>
      <w:r w:rsidR="73AEEA06" w:rsidRPr="410C5BEB">
        <w:rPr>
          <w:rFonts w:ascii="Times New Roman" w:hAnsi="Times New Roman" w:cs="Times New Roman"/>
          <w:sz w:val="24"/>
          <w:szCs w:val="24"/>
        </w:rPr>
        <w:t xml:space="preserve">work schedules were used to generate a realistic representation of staff </w:t>
      </w:r>
      <w:r w:rsidR="009623F6">
        <w:rPr>
          <w:rFonts w:ascii="Times New Roman" w:hAnsi="Times New Roman" w:cs="Times New Roman"/>
          <w:sz w:val="24"/>
          <w:szCs w:val="24"/>
        </w:rPr>
        <w:t>schedules</w:t>
      </w:r>
      <w:r w:rsidR="00127DA6"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in model simulations. </w:t>
      </w:r>
    </w:p>
    <w:p w14:paraId="799473A3" w14:textId="3BA45F09" w:rsidR="00747194" w:rsidRPr="00747194" w:rsidRDefault="567D1662" w:rsidP="00B10D90">
      <w:pPr>
        <w:spacing w:line="480" w:lineRule="auto"/>
        <w:ind w:firstLine="720"/>
        <w:rPr>
          <w:rFonts w:ascii="Times New Roman" w:hAnsi="Times New Roman" w:cs="Times New Roman"/>
          <w:sz w:val="24"/>
          <w:szCs w:val="24"/>
        </w:rPr>
      </w:pPr>
      <w:r w:rsidRPr="410C5BEB">
        <w:rPr>
          <w:rFonts w:ascii="Times New Roman" w:hAnsi="Times New Roman" w:cs="Times New Roman"/>
          <w:sz w:val="24"/>
          <w:szCs w:val="24"/>
        </w:rPr>
        <w:lastRenderedPageBreak/>
        <w:t>Tests were most often administered on Tuesdays (if the staff had Tuesday in their typical workweek) regardless of whether it was the first day of the staff’s workweek.</w:t>
      </w:r>
      <w:r w:rsidR="00B10D90" w:rsidRPr="00B10D90">
        <w:rPr>
          <w:rFonts w:ascii="Times New Roman" w:hAnsi="Times New Roman" w:cs="Times New Roman"/>
          <w:sz w:val="24"/>
          <w:szCs w:val="24"/>
        </w:rPr>
        <w:t xml:space="preserve"> </w:t>
      </w:r>
      <w:r w:rsidR="00B10D90" w:rsidRPr="410C5BEB">
        <w:rPr>
          <w:rFonts w:ascii="Times New Roman" w:hAnsi="Times New Roman" w:cs="Times New Roman"/>
          <w:sz w:val="24"/>
          <w:szCs w:val="24"/>
        </w:rPr>
        <w:t>Testing on Wednesday and Thursday was also common across work schedules. Test results were usually returned on the same day or the day after specimen collection and almost all test results were received within 2 days of specimen collection.</w:t>
      </w:r>
      <w:r w:rsidR="00B10D90">
        <w:rPr>
          <w:rFonts w:ascii="Times New Roman" w:hAnsi="Times New Roman" w:cs="Times New Roman"/>
          <w:sz w:val="24"/>
          <w:szCs w:val="24"/>
        </w:rPr>
        <w:t xml:space="preserve"> </w:t>
      </w:r>
      <w:r w:rsidR="00747194" w:rsidRPr="00747194">
        <w:rPr>
          <w:rFonts w:ascii="Times New Roman" w:hAnsi="Times New Roman" w:cs="Times New Roman"/>
          <w:sz w:val="24"/>
          <w:szCs w:val="24"/>
        </w:rPr>
        <w:t>Of 467,370 total SARS-CoV-2 tests completed</w:t>
      </w:r>
      <w:r w:rsidR="00B10D90" w:rsidRPr="00B10D90">
        <w:rPr>
          <w:rFonts w:ascii="Times New Roman" w:hAnsi="Times New Roman" w:cs="Times New Roman"/>
          <w:sz w:val="24"/>
          <w:szCs w:val="24"/>
        </w:rPr>
        <w:t xml:space="preserve"> among staff</w:t>
      </w:r>
      <w:r w:rsidR="00747194" w:rsidRPr="00747194">
        <w:rPr>
          <w:rFonts w:ascii="Times New Roman" w:hAnsi="Times New Roman" w:cs="Times New Roman"/>
          <w:sz w:val="24"/>
          <w:szCs w:val="24"/>
        </w:rPr>
        <w:t xml:space="preserve">, 89,617 (19.2%) were administered on the first day of </w:t>
      </w:r>
      <w:r w:rsidR="00B10D90" w:rsidRPr="00B10D90">
        <w:rPr>
          <w:rFonts w:ascii="Times New Roman" w:hAnsi="Times New Roman" w:cs="Times New Roman"/>
          <w:sz w:val="24"/>
          <w:szCs w:val="24"/>
        </w:rPr>
        <w:t>a workweek consisting of</w:t>
      </w:r>
      <w:r w:rsidR="00747194" w:rsidRPr="00747194">
        <w:rPr>
          <w:rFonts w:ascii="Times New Roman" w:hAnsi="Times New Roman" w:cs="Times New Roman"/>
          <w:sz w:val="24"/>
          <w:szCs w:val="24"/>
        </w:rPr>
        <w:t xml:space="preserve"> 4 or more consecutive </w:t>
      </w:r>
      <w:r w:rsidR="00B10D90" w:rsidRPr="00B10D90">
        <w:rPr>
          <w:rFonts w:ascii="Times New Roman" w:hAnsi="Times New Roman" w:cs="Times New Roman"/>
          <w:sz w:val="24"/>
          <w:szCs w:val="24"/>
        </w:rPr>
        <w:t>work</w:t>
      </w:r>
      <w:r w:rsidR="00747194" w:rsidRPr="00747194">
        <w:rPr>
          <w:rFonts w:ascii="Times New Roman" w:hAnsi="Times New Roman" w:cs="Times New Roman"/>
          <w:sz w:val="24"/>
          <w:szCs w:val="24"/>
        </w:rPr>
        <w:t>day</w:t>
      </w:r>
      <w:r w:rsidR="00B10D90" w:rsidRPr="00B10D90">
        <w:rPr>
          <w:rFonts w:ascii="Times New Roman" w:hAnsi="Times New Roman" w:cs="Times New Roman"/>
          <w:sz w:val="24"/>
          <w:szCs w:val="24"/>
        </w:rPr>
        <w:t>s</w:t>
      </w:r>
      <w:r w:rsidR="00747194" w:rsidRPr="00747194">
        <w:rPr>
          <w:rFonts w:ascii="Times New Roman" w:hAnsi="Times New Roman" w:cs="Times New Roman"/>
          <w:sz w:val="24"/>
          <w:szCs w:val="24"/>
        </w:rPr>
        <w:t>.</w:t>
      </w:r>
    </w:p>
    <w:p w14:paraId="75DD689B" w14:textId="3A4E2DA8" w:rsidR="002270DA" w:rsidRDefault="002270DA" w:rsidP="002270DA">
      <w:bookmarkStart w:id="4" w:name="X07f80927fcb37ed2a68e4f6df02e8279cb45b07"/>
      <w:r>
        <w:rPr>
          <w:noProof/>
        </w:rPr>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DBFAB2" w14:textId="7AAD7B54"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r w:rsidR="00A030FB">
        <w:rPr>
          <w:b/>
          <w:bCs/>
        </w:rPr>
        <w:t>S</w:t>
      </w:r>
      <w:r w:rsidRPr="00384DDF">
        <w:rPr>
          <w:b/>
          <w:bCs/>
        </w:rPr>
        <w:t xml:space="preserve">taff </w:t>
      </w:r>
      <w:r w:rsidR="00A030FB">
        <w:rPr>
          <w:b/>
          <w:bCs/>
        </w:rPr>
        <w:t xml:space="preserve">work </w:t>
      </w:r>
      <w:r w:rsidRPr="00384DDF">
        <w:rPr>
          <w:b/>
          <w:bCs/>
        </w:rPr>
        <w:t>and testing schedules</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w:t>
      </w:r>
      <w:r w:rsidR="00A564E1">
        <w:rPr>
          <w:rFonts w:eastAsia="Times New Roman"/>
          <w:shd w:val="clear" w:color="auto" w:fill="FFFFFF"/>
        </w:rPr>
        <w:t xml:space="preserve">21% of </w:t>
      </w:r>
      <w:r w:rsidRPr="00384DDF">
        <w:rPr>
          <w:rFonts w:eastAsia="Times New Roman"/>
          <w:shd w:val="clear" w:color="auto" w:fill="FFFFFF"/>
        </w:rPr>
        <w:t xml:space="preserve">staff), </w:t>
      </w:r>
      <w:r w:rsidR="001E5632" w:rsidRPr="00384DDF">
        <w:rPr>
          <w:rFonts w:eastAsia="Times New Roman"/>
          <w:shd w:val="clear" w:color="auto" w:fill="FFFFFF"/>
        </w:rPr>
        <w:t>a Tuesday to Saturday workweek (</w:t>
      </w:r>
      <w:r w:rsidR="00A564E1">
        <w:rPr>
          <w:rFonts w:eastAsia="Times New Roman"/>
          <w:shd w:val="clear" w:color="auto" w:fill="FFFFFF"/>
        </w:rPr>
        <w:t xml:space="preserve">33% of </w:t>
      </w:r>
      <w:r w:rsidR="001E5632" w:rsidRPr="00384DDF">
        <w:rPr>
          <w:rFonts w:eastAsia="Times New Roman"/>
          <w:shd w:val="clear" w:color="auto" w:fill="FFFFFF"/>
        </w:rPr>
        <w:t xml:space="preserve">staff), </w:t>
      </w:r>
      <w:r w:rsidRPr="00384DDF">
        <w:rPr>
          <w:rFonts w:eastAsia="Times New Roman"/>
          <w:shd w:val="clear" w:color="auto" w:fill="FFFFFF"/>
        </w:rPr>
        <w:t>a Thursday to Sunday workweek (</w:t>
      </w:r>
      <w:r w:rsidR="00A564E1">
        <w:rPr>
          <w:rFonts w:eastAsia="Times New Roman"/>
          <w:shd w:val="clear" w:color="auto" w:fill="FFFFFF"/>
        </w:rPr>
        <w:t>22% of</w:t>
      </w:r>
      <w:r w:rsidRPr="00384DDF">
        <w:rPr>
          <w:rFonts w:eastAsia="Times New Roman"/>
          <w:shd w:val="clear" w:color="auto" w:fill="FFFFFF"/>
        </w:rPr>
        <w:t xml:space="preserve">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w:t>
      </w:r>
      <w:r w:rsidR="00A564E1">
        <w:rPr>
          <w:rFonts w:eastAsia="Times New Roman"/>
          <w:shd w:val="clear" w:color="auto" w:fill="FFFFFF"/>
        </w:rPr>
        <w:t>24% of</w:t>
      </w:r>
      <w:r w:rsidRPr="00384DDF">
        <w:rPr>
          <w:rFonts w:eastAsia="Times New Roman"/>
          <w:shd w:val="clear" w:color="auto" w:fill="FFFFFF"/>
        </w:rPr>
        <w:t xml:space="preserve">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w:t>
      </w:r>
      <w:r w:rsidR="00A564E1">
        <w:rPr>
          <w:rFonts w:eastAsia="Times New Roman"/>
          <w:shd w:val="clear" w:color="auto" w:fill="FFFFFF"/>
        </w:rPr>
        <w:t>more</w:t>
      </w:r>
      <w:r w:rsidRPr="00384DDF">
        <w:rPr>
          <w:rFonts w:eastAsia="Times New Roman"/>
          <w:shd w:val="clear" w:color="auto" w:fill="FFFFFF"/>
        </w:rPr>
        <w:t xml:space="preserve"> commonly work</w:t>
      </w:r>
      <w:r w:rsidR="00A564E1">
        <w:rPr>
          <w:rFonts w:eastAsia="Times New Roman"/>
          <w:shd w:val="clear" w:color="auto" w:fill="FFFFFF"/>
        </w:rPr>
        <w:t>ed</w:t>
      </w:r>
      <w:r w:rsidRPr="00384DDF">
        <w:rPr>
          <w:rFonts w:eastAsia="Times New Roman"/>
          <w:shd w:val="clear" w:color="auto" w:fill="FFFFFF"/>
        </w:rPr>
        <w:t xml:space="preserve"> on that day). The size of the black circles represents the mean proportion of the total number of tests administered to each group that were given on the specified day.</w:t>
      </w:r>
      <w:bookmarkEnd w:id="4"/>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3F5C572" w14:textId="60AEF38B" w:rsidR="000D19A9" w:rsidRDefault="42F7F4FB" w:rsidP="000D19A9">
      <w:pPr>
        <w:spacing w:after="0"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Systematic testing strategies were found to consistently outperform random testing strategies in terms of preventing infections within simulated facilit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when implementing random vs</w:t>
      </w:r>
      <w:r w:rsidR="24177B0C">
        <w:rPr>
          <w:rFonts w:ascii="Times New Roman" w:hAnsi="Times New Roman" w:cs="Times New Roman"/>
          <w:sz w:val="24"/>
          <w:szCs w:val="24"/>
        </w:rPr>
        <w:t>.</w:t>
      </w:r>
      <w:r w:rsidRPr="00EB3BE7">
        <w:rPr>
          <w:rFonts w:ascii="Times New Roman" w:hAnsi="Times New Roman" w:cs="Times New Roman"/>
          <w:sz w:val="24"/>
          <w:szCs w:val="24"/>
        </w:rPr>
        <w:t xml:space="preserve"> systematic testing strategies across testing frequencies, </w:t>
      </w:r>
      <w:r w:rsidR="1437C90C">
        <w:rPr>
          <w:rFonts w:ascii="Times New Roman" w:hAnsi="Times New Roman" w:cs="Times New Roman"/>
          <w:sz w:val="24"/>
          <w:szCs w:val="24"/>
        </w:rPr>
        <w:t xml:space="preserve">levels of </w:t>
      </w:r>
      <w:r w:rsidRPr="00EB3BE7">
        <w:rPr>
          <w:rFonts w:ascii="Times New Roman" w:hAnsi="Times New Roman" w:cs="Times New Roman"/>
          <w:sz w:val="24"/>
          <w:szCs w:val="24"/>
        </w:rPr>
        <w:t xml:space="preserve">community prevalence, and </w:t>
      </w:r>
      <w:r w:rsidRPr="00EB3BE7">
        <w:rPr>
          <w:rFonts w:ascii="Times New Roman" w:hAnsi="Times New Roman" w:cs="Times New Roman"/>
          <w:sz w:val="24"/>
          <w:szCs w:val="24"/>
        </w:rPr>
        <w:lastRenderedPageBreak/>
        <w:t xml:space="preserve">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r w:rsidR="24177B0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delay between test administration and </w:t>
      </w:r>
      <w:r w:rsidR="004E2CF1">
        <w:rPr>
          <w:rFonts w:ascii="Times New Roman" w:hAnsi="Times New Roman" w:cs="Times New Roman"/>
          <w:sz w:val="24"/>
          <w:szCs w:val="24"/>
        </w:rPr>
        <w:t>isolation of infectious workers</w:t>
      </w:r>
      <w:r w:rsidRPr="00EB3BE7">
        <w:rPr>
          <w:rFonts w:ascii="Times New Roman" w:hAnsi="Times New Roman" w:cs="Times New Roman"/>
          <w:sz w:val="24"/>
          <w:szCs w:val="24"/>
        </w:rPr>
        <w:t xml:space="preserve">. </w:t>
      </w:r>
      <w:r w:rsidR="000D19A9" w:rsidRPr="000D19A9">
        <w:rPr>
          <w:rFonts w:ascii="Times New Roman" w:hAnsi="Times New Roman" w:cs="Times New Roman"/>
          <w:sz w:val="24"/>
          <w:szCs w:val="24"/>
        </w:rPr>
        <w:t>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000D19A9" w:rsidRPr="000D19A9">
        <w:rPr>
          <w:rFonts w:ascii="Times New Roman" w:hAnsi="Times New Roman" w:cs="Times New Roman"/>
          <w:sz w:val="24"/>
          <w:szCs w:val="24"/>
        </w:rPr>
        <w:t xml:space="preserve">), no testing led to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111.65 (IQR 108.13 - 114.73)</w:t>
      </w:r>
      <w:r w:rsidR="000D19A9">
        <w:rPr>
          <w:rFonts w:ascii="Times New Roman" w:hAnsi="Times New Roman" w:cs="Times New Roman"/>
          <w:sz w:val="24"/>
          <w:szCs w:val="24"/>
        </w:rPr>
        <w:t xml:space="preserve"> expected transmissions</w:t>
      </w:r>
      <w:r w:rsidR="000D19A9" w:rsidRPr="000D19A9">
        <w:rPr>
          <w:rFonts w:ascii="Times New Roman" w:hAnsi="Times New Roman" w:cs="Times New Roman"/>
          <w:sz w:val="24"/>
          <w:szCs w:val="24"/>
        </w:rPr>
        <w:t xml:space="preserve">. Testing randomly once per week with no delay to isolation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47.48 (IQR 44.52 - 50.3; Fig 3 right panel, rightmost yellow circle), whereas testing systematically on the first day of the work week </w:t>
      </w:r>
      <w:r w:rsidR="00F41E43">
        <w:rPr>
          <w:rFonts w:ascii="Times New Roman" w:hAnsi="Times New Roman" w:cs="Times New Roman"/>
          <w:sz w:val="24"/>
          <w:szCs w:val="24"/>
        </w:rPr>
        <w:t xml:space="preserve">with no delay to isolation </w:t>
      </w:r>
      <w:r w:rsidR="000D19A9" w:rsidRPr="000D19A9">
        <w:rPr>
          <w:rFonts w:ascii="Times New Roman" w:hAnsi="Times New Roman" w:cs="Times New Roman"/>
          <w:sz w:val="24"/>
          <w:szCs w:val="24"/>
        </w:rPr>
        <w:t xml:space="preserve">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31.31 (IQR 29.48 - 33.21; Fig 3 right panel, rightmost yellow square). However, systematic testing that is accompanied by a </w:t>
      </w:r>
      <w:proofErr w:type="gramStart"/>
      <w:r w:rsidR="000D19A9" w:rsidRPr="000D19A9">
        <w:rPr>
          <w:rFonts w:ascii="Times New Roman" w:hAnsi="Times New Roman" w:cs="Times New Roman"/>
          <w:sz w:val="24"/>
          <w:szCs w:val="24"/>
        </w:rPr>
        <w:t>one day</w:t>
      </w:r>
      <w:proofErr w:type="gramEnd"/>
      <w:r w:rsidR="000D19A9" w:rsidRPr="000D19A9">
        <w:rPr>
          <w:rFonts w:ascii="Times New Roman" w:hAnsi="Times New Roman" w:cs="Times New Roman"/>
          <w:sz w:val="24"/>
          <w:szCs w:val="24"/>
        </w:rPr>
        <w:t xml:space="preserve"> 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53.71 (IQR 50.98 - 55.87; Fig 3 right panel, rightmost yellow cross). </w:t>
      </w:r>
    </w:p>
    <w:p w14:paraId="4C6C2FAC" w14:textId="264F1C1A" w:rsidR="00EB3BE7" w:rsidRPr="00EB3BE7" w:rsidRDefault="000D19A9" w:rsidP="000D19A9">
      <w:pPr>
        <w:spacing w:after="0" w:line="480" w:lineRule="auto"/>
        <w:ind w:firstLine="720"/>
        <w:rPr>
          <w:rFonts w:ascii="Times New Roman" w:hAnsi="Times New Roman" w:cs="Times New Roman"/>
          <w:sz w:val="24"/>
          <w:szCs w:val="24"/>
        </w:rPr>
      </w:pPr>
      <w:r w:rsidRPr="000D19A9">
        <w:rPr>
          <w:rFonts w:ascii="Times New Roman" w:hAnsi="Times New Roman" w:cs="Times New Roman"/>
          <w:sz w:val="24"/>
          <w:szCs w:val="24"/>
        </w:rPr>
        <w:t>Across all transmission scenarios, biweekly systematic testing with no delay to isolation averted an average of 40% of transmissions that would have occurred with no testing, while random testing averted an average of 33% of transmissions. For weekly frequency, systematic testing averted an average of 71% of transmissions versus 57% of transmissions when testing randomly; and for twice weekly testing, systematic testing averted and average of 90% of transmissions versus 80% of transmissions when testing randomly.</w:t>
      </w:r>
    </w:p>
    <w:p w14:paraId="6D6DAD2D" w14:textId="1DA2D0FB" w:rsidR="00EB3BE7" w:rsidRPr="00EB3BE7" w:rsidRDefault="4A3019B9" w:rsidP="00970759">
      <w:pPr>
        <w:spacing w:after="0"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The horizontal gray line in </w:t>
      </w:r>
      <w:r w:rsidR="009E1BEC">
        <w:rPr>
          <w:rFonts w:ascii="Times New Roman" w:hAnsi="Times New Roman" w:cs="Times New Roman"/>
          <w:sz w:val="24"/>
          <w:szCs w:val="24"/>
        </w:rPr>
        <w:t>F</w:t>
      </w:r>
      <w:r w:rsidRPr="00EB3BE7">
        <w:rPr>
          <w:rFonts w:ascii="Times New Roman" w:hAnsi="Times New Roman" w:cs="Times New Roman"/>
          <w:sz w:val="24"/>
          <w:szCs w:val="24"/>
        </w:rPr>
        <w:t xml:space="preserve">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00</m:t>
        </m:r>
      </m:oMath>
      <w:r w:rsidRPr="00EB3BE7">
        <w:rPr>
          <w:rFonts w:ascii="Times New Roman" w:hAnsi="Times New Roman" w:cs="Times New Roman"/>
          <w:sz w:val="24"/>
          <w:szCs w:val="24"/>
        </w:rPr>
        <w:t xml:space="preserve">. This threshold corresponds to an average of </w:t>
      </w:r>
      <w:r w:rsidR="009E1BEC">
        <w:rPr>
          <w:rFonts w:ascii="Times New Roman" w:hAnsi="Times New Roman" w:cs="Times New Roman"/>
          <w:sz w:val="24"/>
          <w:szCs w:val="24"/>
        </w:rPr>
        <w:t xml:space="preserve">one </w:t>
      </w:r>
      <w:r w:rsidRPr="00EB3BE7">
        <w:rPr>
          <w:rFonts w:ascii="Times New Roman" w:hAnsi="Times New Roman" w:cs="Times New Roman"/>
          <w:sz w:val="24"/>
          <w:szCs w:val="24"/>
        </w:rPr>
        <w:t xml:space="preserve">transmission event 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xml:space="preserve"> compare circles to squares of the same color in </w:t>
      </w:r>
      <w:r w:rsidR="26C8DEAB">
        <w:rPr>
          <w:rFonts w:ascii="Times New Roman" w:hAnsi="Times New Roman" w:cs="Times New Roman"/>
          <w:sz w:val="24"/>
          <w:szCs w:val="24"/>
        </w:rPr>
        <w:t>F</w:t>
      </w:r>
      <w:r w:rsidRPr="00EB3BE7">
        <w:rPr>
          <w:rFonts w:ascii="Times New Roman" w:hAnsi="Times New Roman" w:cs="Times New Roman"/>
          <w:sz w:val="24"/>
          <w:szCs w:val="24"/>
        </w:rPr>
        <w:t>igure 3) though in the highest transmission scenarios, greater than twice-weekly testing may be needed. Table 2 additionally shows the testing frequency in tests per week under a systematic testing strategy necessary to ensure that the upper quartile of expected transmission events is maintained below this threshold.</w:t>
      </w:r>
    </w:p>
    <w:p w14:paraId="5ED65D4C" w14:textId="700690D9" w:rsidR="008C1FD0" w:rsidRPr="008C1FD0" w:rsidRDefault="006754F0" w:rsidP="008C1FD0">
      <w:pPr>
        <w:spacing w:after="0" w:line="360" w:lineRule="auto"/>
        <w:jc w:val="both"/>
        <w:rPr>
          <w:rFonts w:eastAsia="Times New Roman" w:cstheme="majorBidi"/>
          <w:b/>
          <w:sz w:val="24"/>
          <w:szCs w:val="26"/>
        </w:rPr>
      </w:pPr>
      <w:r>
        <w:rPr>
          <w:rFonts w:eastAsia="Times New Roman" w:cstheme="majorBidi"/>
          <w:b/>
          <w:noProof/>
          <w:sz w:val="24"/>
          <w:szCs w:val="26"/>
        </w:rPr>
        <w:lastRenderedPageBreak/>
        <w:drawing>
          <wp:inline distT="0" distB="0" distL="0" distR="0" wp14:anchorId="46EFBF28" wp14:editId="44F15B9C">
            <wp:extent cx="5943600" cy="424561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DAEFE9A" w14:textId="6B2B1ACF" w:rsidR="00EB3BE7" w:rsidRDefault="00EB3BE7" w:rsidP="00EB3BE7">
      <w:pPr>
        <w:pStyle w:val="Subtitle"/>
      </w:pPr>
      <w:r w:rsidRPr="00EB3BE7">
        <w:rPr>
          <w:b/>
          <w:bCs/>
        </w:rPr>
        <w:t xml:space="preserve">Figure 3. Number of </w:t>
      </w:r>
      <w:r w:rsidR="005A2642">
        <w:rPr>
          <w:b/>
          <w:bCs/>
        </w:rPr>
        <w:t xml:space="preserve">expected </w:t>
      </w:r>
      <w:r w:rsidRPr="00EB3BE7">
        <w:rPr>
          <w:b/>
          <w:bCs/>
        </w:rPr>
        <w:t xml:space="preserve">infections generated in a facility from model simulations comparing random and systematic testing strategies across transmission scenarios, test frequencies, and </w:t>
      </w:r>
      <w:r w:rsidR="00127DA6" w:rsidRPr="00127DA6">
        <w:rPr>
          <w:b/>
          <w:bCs/>
        </w:rPr>
        <w:t xml:space="preserve">delays </w:t>
      </w:r>
      <w:r w:rsidR="00F41E43">
        <w:rPr>
          <w:b/>
          <w:bCs/>
        </w:rPr>
        <w:t>isolating infectious individuals who have tested positive</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across all transmission scenarios</w:t>
      </w:r>
      <w:r w:rsidR="00A64EDB">
        <w:t xml:space="preserve"> (indicated by community prevalence across the x axis and by reproduction number across the panels)</w:t>
      </w:r>
      <w:r>
        <w:t xml:space="preserve"> and test frequencies</w:t>
      </w:r>
      <w:r w:rsidR="00A64EDB">
        <w:t xml:space="preserve"> (indicated by different colored symbols with blue corresponding to the highest test frequency of 4 tests per week and red the lowest test frequency of biweekly testing)</w:t>
      </w:r>
      <w:r>
        <w:t xml:space="preserve">. </w:t>
      </w:r>
      <w:r w:rsidR="005A2642">
        <w:t xml:space="preserve">More </w:t>
      </w:r>
      <w:r w:rsidR="00F41E43">
        <w:t>transmission events</w:t>
      </w:r>
      <w:r w:rsidR="005A2642">
        <w:t xml:space="preserve"> are expected in transmission scenarios with higher </w:t>
      </w:r>
      <w:r w:rsidR="00DD6D9B">
        <w:t>within-</w:t>
      </w:r>
      <w:r w:rsidR="005A2642">
        <w:t xml:space="preserve">facility </w:t>
      </w:r>
      <m:oMath>
        <m:r>
          <m:rPr>
            <m:scr m:val="script"/>
          </m:rPr>
          <w:rPr>
            <w:rFonts w:ascii="Cambria Math" w:hAnsi="Cambria Math"/>
          </w:rPr>
          <m:t xml:space="preserve">R </m:t>
        </m:r>
      </m:oMath>
      <w:r w:rsidR="005A2642">
        <w:t xml:space="preserve">and higher community prevalence. </w:t>
      </w:r>
      <w:r>
        <w:t xml:space="preserve">Preventing </w:t>
      </w:r>
      <w:r w:rsidR="00127DA6" w:rsidRPr="00127DA6">
        <w:t xml:space="preserve">delays </w:t>
      </w:r>
      <w:r w:rsidR="00F41E43">
        <w:t>between testing and isolation of positives</w:t>
      </w:r>
      <w:r w:rsidR="00127DA6" w:rsidRPr="00127DA6">
        <w:t xml:space="preserve"> </w:t>
      </w:r>
      <w:r>
        <w:t xml:space="preserve">(squares compared to crosses and triangles compared to circles) and increasing test frequency (red=lowest frequency, blue=highest frequency) also reduces the number of </w:t>
      </w:r>
      <w:r w:rsidR="00F41E43">
        <w:t>transmission events</w:t>
      </w:r>
      <w:r>
        <w:t xml:space="preserve">.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transmission event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r w:rsidR="00506DC3">
        <w:t xml:space="preserve"> run for 180 days among 700 staff</w:t>
      </w:r>
      <w:r>
        <w:t>.</w:t>
      </w:r>
    </w:p>
    <w:p w14:paraId="7DDECDBA" w14:textId="77777777" w:rsidR="00812FFD" w:rsidRDefault="00812FFD">
      <w:pPr>
        <w:rPr>
          <w:rFonts w:ascii="Times New Roman" w:eastAsia="Times New Roman" w:hAnsi="Times New Roman" w:cs="Times New Roman"/>
          <w:b/>
          <w:color w:val="000000" w:themeColor="text1"/>
          <w:szCs w:val="24"/>
        </w:rPr>
      </w:pPr>
      <w:r>
        <w:rPr>
          <w:rFonts w:eastAsia="Times New Roman" w:cs="Times New Roman"/>
          <w:b/>
          <w:szCs w:val="24"/>
        </w:rPr>
        <w:br w:type="page"/>
      </w:r>
    </w:p>
    <w:p w14:paraId="1471FAE8" w14:textId="4B937B26"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lastRenderedPageBreak/>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 xml:space="preserve">infections in the </w:t>
      </w:r>
      <w:r w:rsidR="00812FFD">
        <w:rPr>
          <w:rFonts w:eastAsia="Times New Roman" w:cs="Times New Roman"/>
          <w:sz w:val="22"/>
          <w:szCs w:val="24"/>
        </w:rPr>
        <w:t xml:space="preserve">simulated </w:t>
      </w:r>
      <w:r w:rsidR="00410BFC">
        <w:rPr>
          <w:rFonts w:eastAsia="Times New Roman" w:cs="Times New Roman"/>
          <w:sz w:val="22"/>
          <w:szCs w:val="24"/>
        </w:rPr>
        <w:t>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xml:space="preserve">, and </w:t>
      </w:r>
      <w:r w:rsidR="00127DA6" w:rsidRPr="009D19C8">
        <w:rPr>
          <w:rFonts w:cs="Times New Roman"/>
          <w:sz w:val="24"/>
          <w:szCs w:val="24"/>
        </w:rPr>
        <w:t>delay</w:t>
      </w:r>
      <w:r w:rsidR="00127DA6">
        <w:rPr>
          <w:rFonts w:cs="Times New Roman"/>
          <w:sz w:val="24"/>
          <w:szCs w:val="24"/>
        </w:rPr>
        <w:t>s</w:t>
      </w:r>
      <w:r w:rsidR="00127DA6" w:rsidRPr="009D19C8">
        <w:rPr>
          <w:rFonts w:cs="Times New Roman"/>
          <w:sz w:val="24"/>
          <w:szCs w:val="24"/>
        </w:rPr>
        <w:t xml:space="preserve"> </w:t>
      </w:r>
      <w:r w:rsidR="00812FFD">
        <w:rPr>
          <w:rFonts w:cs="Times New Roman"/>
          <w:sz w:val="24"/>
          <w:szCs w:val="24"/>
        </w:rPr>
        <w:t xml:space="preserve">between testing and isolation of infectious workers. </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024AA4">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ED18C6">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024AA4">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024AA4">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024AA4">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024AA4">
            <w:pPr>
              <w:pStyle w:val="Compact"/>
              <w:jc w:val="right"/>
            </w:pPr>
          </w:p>
        </w:tc>
      </w:tr>
      <w:tr w:rsidR="00DE464C" w14:paraId="73336FB3" w14:textId="77777777" w:rsidTr="00ED18C6">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13F6835F"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731A821D" w14:textId="38D87E4A" w:rsidR="00DE464C" w:rsidRDefault="00ED18C6" w:rsidP="00024AA4">
            <w:pPr>
              <w:pStyle w:val="Compact"/>
              <w:jc w:val="right"/>
            </w:pPr>
            <w:r>
              <w:t>0</w:t>
            </w:r>
          </w:p>
        </w:tc>
        <w:tc>
          <w:tcPr>
            <w:tcW w:w="1129" w:type="pct"/>
            <w:tcBorders>
              <w:top w:val="single" w:sz="4" w:space="0" w:color="FFFFFF"/>
            </w:tcBorders>
            <w:shd w:val="clear" w:color="auto" w:fill="E2EFD9" w:themeFill="accent6" w:themeFillTint="33"/>
          </w:tcPr>
          <w:p w14:paraId="5AFE91FD" w14:textId="660D6496" w:rsidR="00DE464C" w:rsidRDefault="00ED18C6" w:rsidP="00024AA4">
            <w:pPr>
              <w:pStyle w:val="Compact"/>
              <w:jc w:val="right"/>
            </w:pPr>
            <w:r w:rsidRPr="00ED18C6">
              <w:t>0</w:t>
            </w:r>
          </w:p>
        </w:tc>
      </w:tr>
      <w:tr w:rsidR="00DE464C" w14:paraId="37B0AE11" w14:textId="77777777" w:rsidTr="00ED18C6">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1ADC0928" w14:textId="26ECFCAE" w:rsidR="00DE464C" w:rsidRDefault="00ED18C6" w:rsidP="00024AA4">
            <w:pPr>
              <w:pStyle w:val="Compact"/>
              <w:jc w:val="right"/>
            </w:pPr>
            <w:r>
              <w:t>0.5</w:t>
            </w:r>
          </w:p>
        </w:tc>
        <w:tc>
          <w:tcPr>
            <w:tcW w:w="1128" w:type="pct"/>
            <w:shd w:val="clear" w:color="auto" w:fill="9CC2E5" w:themeFill="accent1" w:themeFillTint="99"/>
          </w:tcPr>
          <w:p w14:paraId="06580C84" w14:textId="3743774E" w:rsidR="00DE464C" w:rsidRDefault="00ED18C6" w:rsidP="00024AA4">
            <w:pPr>
              <w:pStyle w:val="Compact"/>
              <w:jc w:val="right"/>
            </w:pPr>
            <w:r>
              <w:t>1</w:t>
            </w:r>
          </w:p>
        </w:tc>
        <w:tc>
          <w:tcPr>
            <w:tcW w:w="1129" w:type="pct"/>
            <w:shd w:val="clear" w:color="auto" w:fill="FFE599" w:themeFill="accent4" w:themeFillTint="66"/>
          </w:tcPr>
          <w:p w14:paraId="7AE4D447" w14:textId="7B02974A" w:rsidR="00DE464C" w:rsidRDefault="00ED18C6" w:rsidP="00024AA4">
            <w:pPr>
              <w:pStyle w:val="Compact"/>
              <w:jc w:val="right"/>
            </w:pPr>
            <w:r>
              <w:t>2</w:t>
            </w:r>
          </w:p>
        </w:tc>
      </w:tr>
      <w:tr w:rsidR="00DE464C" w14:paraId="7DF3EB7F" w14:textId="77777777" w:rsidTr="00ED18C6">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3218383C" w14:textId="448B126D" w:rsidR="00DE464C" w:rsidRDefault="00ED18C6" w:rsidP="00024AA4">
            <w:pPr>
              <w:pStyle w:val="Compact"/>
              <w:jc w:val="right"/>
            </w:pPr>
            <w:r>
              <w:t>1</w:t>
            </w:r>
          </w:p>
        </w:tc>
        <w:tc>
          <w:tcPr>
            <w:tcW w:w="1128" w:type="pct"/>
            <w:shd w:val="clear" w:color="auto" w:fill="FFE599" w:themeFill="accent4" w:themeFillTint="66"/>
          </w:tcPr>
          <w:p w14:paraId="66321C01" w14:textId="1358A081" w:rsidR="00DE464C" w:rsidRDefault="00ED18C6" w:rsidP="00024AA4">
            <w:pPr>
              <w:pStyle w:val="Compact"/>
              <w:jc w:val="right"/>
            </w:pPr>
            <w:r>
              <w:t>2</w:t>
            </w:r>
          </w:p>
        </w:tc>
        <w:tc>
          <w:tcPr>
            <w:tcW w:w="1129" w:type="pct"/>
            <w:shd w:val="clear" w:color="auto" w:fill="FFE599" w:themeFill="accent4" w:themeFillTint="66"/>
          </w:tcPr>
          <w:p w14:paraId="2B6933C6" w14:textId="2A2BF0DE" w:rsidR="00DE464C" w:rsidRDefault="00ED18C6" w:rsidP="00024AA4">
            <w:pPr>
              <w:pStyle w:val="Compact"/>
              <w:jc w:val="right"/>
            </w:pPr>
            <w:r>
              <w:t>2</w:t>
            </w:r>
          </w:p>
        </w:tc>
      </w:tr>
      <w:tr w:rsidR="00DE464C" w14:paraId="59CF0967" w14:textId="77777777" w:rsidTr="00ED18C6">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024AA4">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024AA4">
            <w:pPr>
              <w:pStyle w:val="Compact"/>
              <w:jc w:val="right"/>
            </w:pPr>
          </w:p>
        </w:tc>
        <w:tc>
          <w:tcPr>
            <w:tcW w:w="1128" w:type="pct"/>
            <w:tcBorders>
              <w:bottom w:val="single" w:sz="4" w:space="0" w:color="FFFFFF"/>
            </w:tcBorders>
          </w:tcPr>
          <w:p w14:paraId="7FF50928" w14:textId="77777777" w:rsidR="00DE464C" w:rsidRDefault="00DE464C" w:rsidP="00024AA4">
            <w:pPr>
              <w:pStyle w:val="Compact"/>
              <w:jc w:val="right"/>
            </w:pPr>
          </w:p>
        </w:tc>
        <w:tc>
          <w:tcPr>
            <w:tcW w:w="1129" w:type="pct"/>
            <w:tcBorders>
              <w:bottom w:val="single" w:sz="4" w:space="0" w:color="FFFFFF"/>
            </w:tcBorders>
          </w:tcPr>
          <w:p w14:paraId="766D4A79" w14:textId="77777777" w:rsidR="00DE464C" w:rsidRDefault="00DE464C" w:rsidP="00024AA4">
            <w:pPr>
              <w:pStyle w:val="Compact"/>
              <w:jc w:val="right"/>
            </w:pPr>
          </w:p>
        </w:tc>
      </w:tr>
      <w:tr w:rsidR="00DE464C" w14:paraId="18860DC9" w14:textId="77777777" w:rsidTr="00ED18C6">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024AA4">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3E4BEA48"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0167B07D" w14:textId="39D0718E" w:rsidR="00DE464C" w:rsidRDefault="00ED18C6" w:rsidP="00024AA4">
            <w:pPr>
              <w:pStyle w:val="Compact"/>
              <w:jc w:val="right"/>
            </w:pPr>
            <w:r>
              <w:t>0</w:t>
            </w:r>
          </w:p>
        </w:tc>
        <w:tc>
          <w:tcPr>
            <w:tcW w:w="1129" w:type="pct"/>
            <w:tcBorders>
              <w:top w:val="single" w:sz="4" w:space="0" w:color="FFFFFF"/>
            </w:tcBorders>
            <w:shd w:val="clear" w:color="auto" w:fill="A8D08D" w:themeFill="accent6" w:themeFillTint="99"/>
          </w:tcPr>
          <w:p w14:paraId="01EA6735" w14:textId="318D79D5" w:rsidR="00DE464C" w:rsidRDefault="00ED18C6" w:rsidP="00024AA4">
            <w:pPr>
              <w:pStyle w:val="Compact"/>
              <w:jc w:val="right"/>
            </w:pPr>
            <w:r>
              <w:t>0.5</w:t>
            </w:r>
          </w:p>
        </w:tc>
      </w:tr>
      <w:tr w:rsidR="00DE464C" w14:paraId="2486CD82" w14:textId="77777777" w:rsidTr="00ED18C6">
        <w:tc>
          <w:tcPr>
            <w:tcW w:w="1614" w:type="pct"/>
            <w:tcBorders>
              <w:right w:val="single" w:sz="4" w:space="0" w:color="000000" w:themeColor="text1"/>
            </w:tcBorders>
          </w:tcPr>
          <w:p w14:paraId="69CB9977" w14:textId="77777777" w:rsidR="00DE464C" w:rsidRPr="00DE464C" w:rsidRDefault="00DE464C" w:rsidP="00024AA4">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42CB59B0" w14:textId="00FC76D1" w:rsidR="00DE464C" w:rsidRDefault="00ED18C6" w:rsidP="00024AA4">
            <w:pPr>
              <w:pStyle w:val="Compact"/>
              <w:jc w:val="right"/>
            </w:pPr>
            <w:r>
              <w:t>0.5</w:t>
            </w:r>
          </w:p>
        </w:tc>
        <w:tc>
          <w:tcPr>
            <w:tcW w:w="1128" w:type="pct"/>
            <w:shd w:val="clear" w:color="auto" w:fill="FFE599" w:themeFill="accent4" w:themeFillTint="66"/>
          </w:tcPr>
          <w:p w14:paraId="0E3C82DE" w14:textId="77777777" w:rsidR="00DE464C" w:rsidRDefault="00DE464C" w:rsidP="00024AA4">
            <w:pPr>
              <w:pStyle w:val="Compact"/>
              <w:jc w:val="right"/>
            </w:pPr>
            <w:r>
              <w:t>2</w:t>
            </w:r>
          </w:p>
        </w:tc>
        <w:tc>
          <w:tcPr>
            <w:tcW w:w="1129" w:type="pct"/>
            <w:shd w:val="clear" w:color="auto" w:fill="F7CAAC" w:themeFill="accent2" w:themeFillTint="66"/>
          </w:tcPr>
          <w:p w14:paraId="42752E87" w14:textId="77777777" w:rsidR="00DE464C" w:rsidRDefault="00DE464C" w:rsidP="00024AA4">
            <w:pPr>
              <w:pStyle w:val="Compact"/>
              <w:jc w:val="right"/>
            </w:pPr>
            <w:r>
              <w:t>4</w:t>
            </w:r>
          </w:p>
        </w:tc>
      </w:tr>
      <w:tr w:rsidR="00DE464C" w14:paraId="58BAE5F5" w14:textId="77777777" w:rsidTr="00ED18C6">
        <w:tc>
          <w:tcPr>
            <w:tcW w:w="1614" w:type="pct"/>
            <w:tcBorders>
              <w:right w:val="single" w:sz="4" w:space="0" w:color="000000" w:themeColor="text1"/>
            </w:tcBorders>
          </w:tcPr>
          <w:p w14:paraId="6286AD3F" w14:textId="77777777" w:rsidR="00DE464C" w:rsidRPr="00DE464C" w:rsidRDefault="00DE464C" w:rsidP="00024AA4">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63B12C7E" w14:textId="3F4C15B1" w:rsidR="00DE464C" w:rsidRDefault="00ED18C6" w:rsidP="00024AA4">
            <w:pPr>
              <w:pStyle w:val="Compact"/>
              <w:jc w:val="right"/>
            </w:pPr>
            <w:r>
              <w:t>1</w:t>
            </w:r>
          </w:p>
        </w:tc>
        <w:tc>
          <w:tcPr>
            <w:tcW w:w="1128" w:type="pct"/>
            <w:shd w:val="clear" w:color="auto" w:fill="F7CAAC" w:themeFill="accent2" w:themeFillTint="66"/>
          </w:tcPr>
          <w:p w14:paraId="1F04B91D" w14:textId="77777777" w:rsidR="00DE464C" w:rsidRDefault="00DE464C" w:rsidP="00024AA4">
            <w:pPr>
              <w:pStyle w:val="Compact"/>
              <w:jc w:val="right"/>
            </w:pPr>
            <w:r>
              <w:t>4</w:t>
            </w:r>
          </w:p>
        </w:tc>
        <w:tc>
          <w:tcPr>
            <w:tcW w:w="1129" w:type="pct"/>
            <w:shd w:val="clear" w:color="auto" w:fill="C00000"/>
          </w:tcPr>
          <w:p w14:paraId="133E5120" w14:textId="54387BDA" w:rsidR="00DE464C" w:rsidRDefault="00DE464C" w:rsidP="00024AA4">
            <w:pPr>
              <w:pStyle w:val="Compact"/>
              <w:jc w:val="right"/>
            </w:pPr>
            <w:r>
              <w:t>4</w:t>
            </w:r>
            <w:r w:rsidR="00ED18C6">
              <w:t>+</w:t>
            </w:r>
          </w:p>
        </w:tc>
      </w:tr>
    </w:tbl>
    <w:p w14:paraId="653E7FAA" w14:textId="77777777" w:rsidR="001A4EEB" w:rsidRDefault="001A4EEB" w:rsidP="008C1FD0"/>
    <w:p w14:paraId="79AC6265" w14:textId="63CBD8D8" w:rsidR="00095CEE" w:rsidRPr="00095CEE" w:rsidRDefault="72A4DA47" w:rsidP="00970759">
      <w:pPr>
        <w:spacing w:after="0" w:line="480" w:lineRule="auto"/>
        <w:ind w:firstLine="720"/>
        <w:rPr>
          <w:rFonts w:ascii="Times New Roman" w:hAnsi="Times New Roman" w:cs="Times New Roman"/>
          <w:sz w:val="24"/>
          <w:szCs w:val="24"/>
        </w:rPr>
      </w:pPr>
      <w:r w:rsidRPr="00095CEE">
        <w:rPr>
          <w:rFonts w:ascii="Times New Roman" w:hAnsi="Times New Roman" w:cs="Times New Roman"/>
          <w:sz w:val="24"/>
          <w:szCs w:val="24"/>
        </w:rPr>
        <w:t xml:space="preserve">An alternative threshold approach to aid decision-making, particularly in resource-constrained settings, is the </w:t>
      </w:r>
      <w:r w:rsidR="005E6005" w:rsidRPr="00095CEE">
        <w:rPr>
          <w:rFonts w:ascii="Times New Roman" w:hAnsi="Times New Roman" w:cs="Times New Roman"/>
          <w:sz w:val="24"/>
          <w:szCs w:val="24"/>
        </w:rPr>
        <w:t>ITER</w:t>
      </w:r>
      <w:r w:rsidR="00A64EDB">
        <w:rPr>
          <w:rFonts w:ascii="Times New Roman" w:hAnsi="Times New Roman" w:cs="Times New Roman"/>
          <w:sz w:val="24"/>
          <w:szCs w:val="24"/>
        </w:rPr>
        <w:t xml:space="preserve">, </w:t>
      </w:r>
      <w:r w:rsidR="4FB90423">
        <w:rPr>
          <w:rFonts w:ascii="Times New Roman" w:hAnsi="Times New Roman" w:cs="Times New Roman"/>
          <w:sz w:val="24"/>
          <w:szCs w:val="24"/>
        </w:rPr>
        <w:t xml:space="preserve">interpreted as the number of tests needed to prevent </w:t>
      </w:r>
      <w:r w:rsidR="5F94B9AD">
        <w:rPr>
          <w:rFonts w:ascii="Times New Roman" w:hAnsi="Times New Roman" w:cs="Times New Roman"/>
          <w:sz w:val="24"/>
          <w:szCs w:val="24"/>
        </w:rPr>
        <w:t xml:space="preserve">an </w:t>
      </w:r>
      <w:r w:rsidR="4FB90423">
        <w:rPr>
          <w:rFonts w:ascii="Times New Roman" w:hAnsi="Times New Roman" w:cs="Times New Roman"/>
          <w:sz w:val="24"/>
          <w:szCs w:val="24"/>
        </w:rPr>
        <w:t>infection</w:t>
      </w:r>
      <w:r w:rsidR="00F079BF">
        <w:rPr>
          <w:rFonts w:ascii="Times New Roman" w:hAnsi="Times New Roman" w:cs="Times New Roman"/>
          <w:sz w:val="24"/>
          <w:szCs w:val="24"/>
        </w:rPr>
        <w:t xml:space="preserve"> in </w:t>
      </w:r>
      <w:r w:rsidR="00A64EDB">
        <w:rPr>
          <w:rFonts w:ascii="Times New Roman" w:hAnsi="Times New Roman" w:cs="Times New Roman"/>
          <w:sz w:val="24"/>
          <w:szCs w:val="24"/>
        </w:rPr>
        <w:t xml:space="preserve">the </w:t>
      </w:r>
      <w:r w:rsidR="00F079BF">
        <w:rPr>
          <w:rFonts w:ascii="Times New Roman" w:hAnsi="Times New Roman" w:cs="Times New Roman"/>
          <w:sz w:val="24"/>
          <w:szCs w:val="24"/>
        </w:rPr>
        <w:t xml:space="preserve">simulated </w:t>
      </w:r>
      <w:r w:rsidR="009623F6">
        <w:rPr>
          <w:rFonts w:ascii="Times New Roman" w:hAnsi="Times New Roman" w:cs="Times New Roman"/>
          <w:sz w:val="24"/>
          <w:szCs w:val="24"/>
        </w:rPr>
        <w:t>facility</w:t>
      </w:r>
      <w:r w:rsidRPr="00095CEE">
        <w:rPr>
          <w:rFonts w:ascii="Times New Roman" w:hAnsi="Times New Roman" w:cs="Times New Roman"/>
          <w:sz w:val="24"/>
          <w:szCs w:val="24"/>
        </w:rPr>
        <w:t>. Figure 4 shows estimates of the</w:t>
      </w:r>
      <w:r w:rsidR="4FB90423">
        <w:rPr>
          <w:rFonts w:ascii="Times New Roman" w:hAnsi="Times New Roman" w:cs="Times New Roman"/>
          <w:sz w:val="24"/>
          <w:szCs w:val="24"/>
        </w:rPr>
        <w:t xml:space="preserve"> </w:t>
      </w:r>
      <w:r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Pr="00095CEE">
        <w:rPr>
          <w:rFonts w:ascii="Times New Roman" w:hAnsi="Times New Roman" w:cs="Times New Roman"/>
          <w:sz w:val="24"/>
          <w:szCs w:val="24"/>
        </w:rPr>
        <w:t xml:space="preserve">, </w:t>
      </w:r>
      <w:r w:rsidR="009C387B">
        <w:rPr>
          <w:rFonts w:ascii="Times New Roman" w:hAnsi="Times New Roman" w:cs="Times New Roman"/>
          <w:sz w:val="24"/>
          <w:szCs w:val="24"/>
        </w:rPr>
        <w:t>F</w:t>
      </w:r>
      <w:r w:rsidRPr="00095CEE">
        <w:rPr>
          <w:rFonts w:ascii="Times New Roman" w:hAnsi="Times New Roman" w:cs="Times New Roman"/>
          <w:sz w:val="24"/>
          <w:szCs w:val="24"/>
        </w:rPr>
        <w:t>ig 4</w:t>
      </w:r>
      <w:r w:rsidR="00693B5C">
        <w:rPr>
          <w:rFonts w:ascii="Times New Roman" w:hAnsi="Times New Roman" w:cs="Times New Roman"/>
          <w:sz w:val="24"/>
          <w:szCs w:val="24"/>
        </w:rPr>
        <w:t>, see</w:t>
      </w:r>
      <w:r w:rsidR="00A64EDB">
        <w:rPr>
          <w:rFonts w:ascii="Times New Roman" w:hAnsi="Times New Roman" w:cs="Times New Roman"/>
          <w:sz w:val="24"/>
          <w:szCs w:val="24"/>
        </w:rPr>
        <w:t xml:space="preserve"> </w:t>
      </w:r>
      <w:r w:rsidRPr="00095CEE">
        <w:rPr>
          <w:rFonts w:ascii="Times New Roman" w:hAnsi="Times New Roman" w:cs="Times New Roman"/>
          <w:sz w:val="24"/>
          <w:szCs w:val="24"/>
        </w:rPr>
        <w:t xml:space="preserve">squares) leads to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0.89 (IQR 168.01 - 196.5), while increasing test frequency to weekly (</w:t>
      </w:r>
      <m:oMath>
        <m:r>
          <m:rPr>
            <m:sty m:val="p"/>
          </m:rPr>
          <w:rPr>
            <w:rFonts w:ascii="Cambria Math" w:hAnsi="Cambria Math" w:cs="Times New Roman"/>
            <w:sz w:val="24"/>
            <w:szCs w:val="24"/>
          </w:rPr>
          <m:t>f=1</m:t>
        </m:r>
      </m:oMath>
      <w:r w:rsidR="009D2F67" w:rsidRPr="009D2F67">
        <w:rPr>
          <w:rFonts w:ascii="Times New Roman" w:hAnsi="Times New Roman" w:cs="Times New Roman"/>
          <w:iCs/>
          <w:sz w:val="24"/>
          <w:szCs w:val="24"/>
        </w:rPr>
        <w:t xml:space="preserve">) results in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1.72 (IQR 178.78 - 186.08), to twice weekly (</w:t>
      </w:r>
      <m:oMath>
        <m:r>
          <m:rPr>
            <m:sty m:val="p"/>
          </m:rPr>
          <w:rPr>
            <w:rFonts w:ascii="Cambria Math" w:hAnsi="Cambria Math" w:cs="Times New Roman"/>
            <w:sz w:val="24"/>
            <w:szCs w:val="24"/>
          </w:rPr>
          <m:t>f=2</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293.02 (IQR 288.91 - 295.6), and to every shift (</w:t>
      </w:r>
      <m:oMath>
        <m:r>
          <m:rPr>
            <m:sty m:val="p"/>
          </m:rPr>
          <w:rPr>
            <w:rFonts w:ascii="Cambria Math" w:hAnsi="Cambria Math" w:cs="Times New Roman"/>
            <w:sz w:val="24"/>
            <w:szCs w:val="24"/>
          </w:rPr>
          <m:t>f=4</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545.36 (IQR 541.58 - 550.61). These values approximately correspond to test positivity rates of 0.55%, 0.55%, 0.34%, and 0.18%</w:t>
      </w:r>
      <w:r w:rsidR="009D2F67">
        <w:rPr>
          <w:rFonts w:ascii="Times New Roman" w:hAnsi="Times New Roman" w:cs="Times New Roman"/>
          <w:iCs/>
          <w:sz w:val="24"/>
          <w:szCs w:val="24"/>
        </w:rPr>
        <w:t xml:space="preserve"> </w:t>
      </w:r>
      <w:r w:rsidRPr="00095CEE">
        <w:rPr>
          <w:rFonts w:ascii="Times New Roman" w:hAnsi="Times New Roman" w:cs="Times New Roman"/>
          <w:sz w:val="24"/>
          <w:szCs w:val="24"/>
        </w:rPr>
        <w:t xml:space="preserve">due to the interpretation of the ITER as the number of tests per positive result.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601DCF5E" w:rsidR="008C1FD0" w:rsidRPr="008C1FD0" w:rsidRDefault="00A564E1" w:rsidP="008C1FD0">
      <w:pPr>
        <w:spacing w:after="0" w:line="360" w:lineRule="auto"/>
        <w:jc w:val="both"/>
        <w:rPr>
          <w:rFonts w:eastAsia="Times New Roman" w:cstheme="majorBidi"/>
          <w:b/>
          <w:sz w:val="24"/>
          <w:szCs w:val="26"/>
        </w:rPr>
      </w:pPr>
      <w:r>
        <w:rPr>
          <w:noProof/>
        </w:rPr>
        <w:lastRenderedPageBreak/>
        <w:drawing>
          <wp:inline distT="0" distB="0" distL="0" distR="0" wp14:anchorId="72A933EB" wp14:editId="52B6605E">
            <wp:extent cx="5943600" cy="33966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r w:rsidR="00F079BF">
        <w:rPr>
          <w:noProof/>
        </w:rPr>
        <mc:AlternateContent>
          <mc:Choice Requires="wps">
            <w:drawing>
              <wp:anchor distT="0" distB="0" distL="114300" distR="114300" simplePos="0" relativeHeight="251658241" behindDoc="0" locked="0" layoutInCell="1" allowOverlap="1" wp14:anchorId="66269076" wp14:editId="104C7808">
                <wp:simplePos x="0" y="0"/>
                <wp:positionH relativeFrom="column">
                  <wp:posOffset>2806700</wp:posOffset>
                </wp:positionH>
                <wp:positionV relativeFrom="paragraph">
                  <wp:posOffset>323215</wp:posOffset>
                </wp:positionV>
                <wp:extent cx="0" cy="2368550"/>
                <wp:effectExtent l="0" t="0" r="38100" b="12700"/>
                <wp:wrapNone/>
                <wp:docPr id="8" name="Straight Connector 8"/>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B6F0A1" id="Straight Connector 8" o:spid="_x0000_s1026" style="position:absolute;flip:y;z-index:251658241;visibility:visible;mso-wrap-style:square;mso-wrap-distance-left:9pt;mso-wrap-distance-top:0;mso-wrap-distance-right:9pt;mso-wrap-distance-bottom:0;mso-position-horizontal:absolute;mso-position-horizontal-relative:text;mso-position-vertical:absolute;mso-position-vertical-relative:text" from="221pt,25.45pt" to="221pt,2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" strokecolor="black [3200]" strokeweight=".5pt">
                <v:stroke joinstyle="miter"/>
              </v:line>
            </w:pict>
          </mc:Fallback>
        </mc:AlternateContent>
      </w:r>
      <w:r w:rsidR="00F079BF">
        <w:rPr>
          <w:noProof/>
        </w:rPr>
        <mc:AlternateContent>
          <mc:Choice Requires="wps">
            <w:drawing>
              <wp:anchor distT="0" distB="0" distL="114300" distR="114300" simplePos="0" relativeHeight="251658240" behindDoc="0" locked="0" layoutInCell="1" allowOverlap="1" wp14:anchorId="16BAA3C3" wp14:editId="4F55EA70">
                <wp:simplePos x="0" y="0"/>
                <wp:positionH relativeFrom="column">
                  <wp:posOffset>1638300</wp:posOffset>
                </wp:positionH>
                <wp:positionV relativeFrom="paragraph">
                  <wp:posOffset>316865</wp:posOffset>
                </wp:positionV>
                <wp:extent cx="0" cy="2368550"/>
                <wp:effectExtent l="0" t="0" r="38100" b="12700"/>
                <wp:wrapNone/>
                <wp:docPr id="7" name="Straight Connector 7"/>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37BBFB" id="Straight Connector 7"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129pt,24.95pt" to="129pt,2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" strokecolor="black [3200]" strokeweight=".5pt">
                <v:stroke joinstyle="miter"/>
              </v:line>
            </w:pict>
          </mc:Fallback>
        </mc:AlternateContent>
      </w:r>
    </w:p>
    <w:p w14:paraId="0EE2662C" w14:textId="62290051" w:rsidR="00970759" w:rsidRPr="00154EA6" w:rsidRDefault="72A4DA47" w:rsidP="00154EA6">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10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5C6475C1" w14:textId="576143BE"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r w:rsidR="004E2CF1">
        <w:rPr>
          <w:rFonts w:ascii="Times New Roman" w:hAnsi="Times New Roman" w:cs="Times New Roman"/>
          <w:szCs w:val="24"/>
        </w:rPr>
        <w:t>112</w:t>
      </w:r>
      <w:r w:rsidR="00812FFD">
        <w:rPr>
          <w:rFonts w:ascii="Times New Roman" w:hAnsi="Times New Roman" w:cs="Times New Roman"/>
          <w:szCs w:val="24"/>
        </w:rPr>
        <w:t>0</w:t>
      </w:r>
      <w:r w:rsidR="004E2CF1" w:rsidRPr="000B3CAB">
        <w:rPr>
          <w:rFonts w:ascii="Times New Roman" w:hAnsi="Times New Roman" w:cs="Times New Roman"/>
          <w:szCs w:val="24"/>
        </w:rPr>
        <w:t xml:space="preserve"> </w:t>
      </w:r>
      <w:r w:rsidR="00737A07" w:rsidRPr="000B3CAB">
        <w:rPr>
          <w:rFonts w:ascii="Times New Roman" w:hAnsi="Times New Roman" w:cs="Times New Roman"/>
          <w:szCs w:val="24"/>
        </w:rPr>
        <w:t>words)</w:t>
      </w:r>
    </w:p>
    <w:p w14:paraId="219EA5D3" w14:textId="6D5307B2" w:rsidR="00870F7F" w:rsidRPr="000B3CAB" w:rsidRDefault="00693B5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870F7F" w:rsidRPr="000B3CAB">
        <w:rPr>
          <w:rFonts w:ascii="Times New Roman" w:hAnsi="Times New Roman" w:cs="Times New Roman"/>
          <w:sz w:val="24"/>
          <w:szCs w:val="24"/>
        </w:rPr>
        <w:t xml:space="preserve"> buil</w:t>
      </w:r>
      <w:r w:rsidR="00A64EDB">
        <w:rPr>
          <w:rFonts w:ascii="Times New Roman" w:hAnsi="Times New Roman" w:cs="Times New Roman"/>
          <w:sz w:val="24"/>
          <w:szCs w:val="24"/>
        </w:rPr>
        <w:t>ds</w:t>
      </w:r>
      <w:r w:rsidR="00870F7F" w:rsidRPr="000B3CAB">
        <w:rPr>
          <w:rFonts w:ascii="Times New Roman" w:hAnsi="Times New Roman" w:cs="Times New Roman"/>
          <w:sz w:val="24"/>
          <w:szCs w:val="24"/>
        </w:rPr>
        <w:t xml:space="preserve"> on previous modeling and simulation analyses to demonstrate that systematic testing strategies </w:t>
      </w:r>
      <w:r w:rsidR="00F371A2" w:rsidRPr="000B3CAB">
        <w:rPr>
          <w:rFonts w:ascii="Times New Roman" w:hAnsi="Times New Roman" w:cs="Times New Roman"/>
          <w:sz w:val="24"/>
          <w:szCs w:val="24"/>
        </w:rPr>
        <w:t xml:space="preserve">with </w:t>
      </w:r>
      <w:r w:rsidR="00A64EDB">
        <w:rPr>
          <w:rFonts w:ascii="Times New Roman" w:hAnsi="Times New Roman" w:cs="Times New Roman"/>
          <w:sz w:val="24"/>
          <w:szCs w:val="24"/>
        </w:rPr>
        <w:t>limited delays between test administration and isolation of infectious individuals can limit SARS-CoV2 transmission. Building on this,</w:t>
      </w:r>
      <w:r w:rsidR="00870F7F" w:rsidRPr="000B3CAB">
        <w:rPr>
          <w:rFonts w:ascii="Times New Roman" w:hAnsi="Times New Roman" w:cs="Times New Roman"/>
          <w:sz w:val="24"/>
          <w:szCs w:val="24"/>
        </w:rPr>
        <w:t xml:space="preserve"> testing schedules </w:t>
      </w:r>
      <w:r w:rsidR="00A64EDB">
        <w:rPr>
          <w:rFonts w:ascii="Times New Roman" w:hAnsi="Times New Roman" w:cs="Times New Roman"/>
          <w:sz w:val="24"/>
          <w:szCs w:val="24"/>
        </w:rPr>
        <w:t xml:space="preserve">that are aligned </w:t>
      </w:r>
      <w:r w:rsidR="00870F7F" w:rsidRPr="000B3CAB">
        <w:rPr>
          <w:rFonts w:ascii="Times New Roman" w:hAnsi="Times New Roman" w:cs="Times New Roman"/>
          <w:sz w:val="24"/>
          <w:szCs w:val="24"/>
        </w:rPr>
        <w:t xml:space="preserve">with working schedules </w:t>
      </w:r>
      <w:r w:rsidR="00A64EDB">
        <w:rPr>
          <w:rFonts w:ascii="Times New Roman" w:hAnsi="Times New Roman" w:cs="Times New Roman"/>
          <w:sz w:val="24"/>
          <w:szCs w:val="24"/>
        </w:rPr>
        <w:t xml:space="preserve">are found to </w:t>
      </w:r>
      <w:r w:rsidR="00870F7F" w:rsidRPr="000B3CAB">
        <w:rPr>
          <w:rFonts w:ascii="Times New Roman" w:hAnsi="Times New Roman" w:cs="Times New Roman"/>
          <w:sz w:val="24"/>
          <w:szCs w:val="24"/>
        </w:rPr>
        <w:t xml:space="preserve">prevent more transmission events than </w:t>
      </w:r>
      <w:r w:rsidR="00DB37A9">
        <w:rPr>
          <w:rFonts w:ascii="Times New Roman" w:hAnsi="Times New Roman" w:cs="Times New Roman"/>
          <w:sz w:val="24"/>
          <w:szCs w:val="24"/>
        </w:rPr>
        <w:t>random</w:t>
      </w:r>
      <w:r w:rsidR="00870F7F"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r w:rsidR="00DB37A9">
        <w:rPr>
          <w:rFonts w:ascii="Times New Roman" w:hAnsi="Times New Roman" w:cs="Times New Roman"/>
          <w:sz w:val="24"/>
          <w:szCs w:val="24"/>
        </w:rPr>
        <w:t>isolation</w:t>
      </w:r>
      <w:r w:rsidR="00870F7F" w:rsidRPr="000B3CAB">
        <w:rPr>
          <w:rFonts w:ascii="Times New Roman" w:hAnsi="Times New Roman" w:cs="Times New Roman"/>
          <w:sz w:val="24"/>
          <w:szCs w:val="24"/>
        </w:rPr>
        <w:t xml:space="preserve">. A major benefit of such strategies is that they do not require higher testing frequency, </w:t>
      </w:r>
      <w:r w:rsidR="00DB37A9">
        <w:rPr>
          <w:rFonts w:ascii="Times New Roman" w:hAnsi="Times New Roman" w:cs="Times New Roman"/>
          <w:sz w:val="24"/>
          <w:szCs w:val="24"/>
        </w:rPr>
        <w:t>only a change in timing of when testing occurs</w:t>
      </w:r>
      <w:r w:rsidR="00870F7F" w:rsidRPr="000B3CAB">
        <w:rPr>
          <w:rFonts w:ascii="Times New Roman" w:hAnsi="Times New Roman" w:cs="Times New Roman"/>
          <w:sz w:val="24"/>
          <w:szCs w:val="24"/>
        </w:rPr>
        <w:t xml:space="preserve">. As such, </w:t>
      </w:r>
      <w:r w:rsidR="0060041F" w:rsidRPr="000B3CAB">
        <w:rPr>
          <w:rFonts w:ascii="Times New Roman" w:hAnsi="Times New Roman" w:cs="Times New Roman"/>
          <w:sz w:val="24"/>
          <w:szCs w:val="24"/>
        </w:rPr>
        <w:t xml:space="preserve">there </w:t>
      </w:r>
      <w:r w:rsidR="009623F6">
        <w:rPr>
          <w:rFonts w:ascii="Times New Roman" w:hAnsi="Times New Roman" w:cs="Times New Roman"/>
          <w:sz w:val="24"/>
          <w:szCs w:val="24"/>
        </w:rPr>
        <w:t>may be</w:t>
      </w:r>
      <w:r w:rsidR="009623F6" w:rsidRPr="000B3CAB">
        <w:rPr>
          <w:rFonts w:ascii="Times New Roman" w:hAnsi="Times New Roman" w:cs="Times New Roman"/>
          <w:sz w:val="24"/>
          <w:szCs w:val="24"/>
        </w:rPr>
        <w:t xml:space="preserve"> </w:t>
      </w:r>
      <w:r w:rsidR="0060041F" w:rsidRPr="000B3CAB">
        <w:rPr>
          <w:rFonts w:ascii="Times New Roman" w:hAnsi="Times New Roman" w:cs="Times New Roman"/>
          <w:sz w:val="24"/>
          <w:szCs w:val="24"/>
        </w:rPr>
        <w:t xml:space="preserve">substantial value in </w:t>
      </w:r>
      <w:r w:rsidR="00870F7F"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00870F7F" w:rsidRPr="000B3CAB">
        <w:rPr>
          <w:rFonts w:ascii="Times New Roman" w:hAnsi="Times New Roman" w:cs="Times New Roman"/>
          <w:sz w:val="24"/>
          <w:szCs w:val="24"/>
        </w:rPr>
        <w:t xml:space="preserve"> testing at the beginning of the work week for staff working in </w:t>
      </w:r>
      <w:r w:rsidR="00F72523">
        <w:rPr>
          <w:rFonts w:ascii="Times New Roman" w:hAnsi="Times New Roman" w:cs="Times New Roman"/>
          <w:sz w:val="24"/>
          <w:szCs w:val="24"/>
        </w:rPr>
        <w:t>facilities at high risk for SARS-CoV-2 transmission</w:t>
      </w:r>
      <w:r w:rsidR="00870F7F" w:rsidRPr="000B3CAB">
        <w:rPr>
          <w:rFonts w:ascii="Times New Roman" w:hAnsi="Times New Roman" w:cs="Times New Roman"/>
          <w:sz w:val="24"/>
          <w:szCs w:val="24"/>
        </w:rPr>
        <w:t xml:space="preserve"> such as carceral facilities, </w:t>
      </w:r>
      <w:r w:rsidR="0060041F" w:rsidRPr="000B3CAB">
        <w:rPr>
          <w:rFonts w:ascii="Times New Roman" w:hAnsi="Times New Roman" w:cs="Times New Roman"/>
          <w:sz w:val="24"/>
          <w:szCs w:val="24"/>
        </w:rPr>
        <w:t>skilled nursing facilities, and homeless shelters.</w:t>
      </w:r>
    </w:p>
    <w:p w14:paraId="25A7FBFE" w14:textId="4BA08829" w:rsidR="00192622" w:rsidRPr="000B3CAB" w:rsidRDefault="7065EC07" w:rsidP="26FFA8ED">
      <w:pPr>
        <w:spacing w:line="480" w:lineRule="auto"/>
        <w:ind w:firstLine="720"/>
        <w:rPr>
          <w:rFonts w:ascii="Times New Roman" w:eastAsiaTheme="minorEastAsia" w:hAnsi="Times New Roman" w:cs="Times New Roman"/>
          <w:sz w:val="24"/>
          <w:szCs w:val="24"/>
        </w:rPr>
      </w:pPr>
      <w:r w:rsidRPr="26FFA8ED">
        <w:rPr>
          <w:rFonts w:ascii="Times New Roman" w:hAnsi="Times New Roman" w:cs="Times New Roman"/>
          <w:sz w:val="24"/>
          <w:szCs w:val="24"/>
        </w:rPr>
        <w:lastRenderedPageBreak/>
        <w:t>For SARS-CoV</w:t>
      </w:r>
      <w:r w:rsidR="1410686E" w:rsidRPr="26FFA8ED">
        <w:rPr>
          <w:rFonts w:ascii="Times New Roman" w:hAnsi="Times New Roman" w:cs="Times New Roman"/>
          <w:sz w:val="24"/>
          <w:szCs w:val="24"/>
        </w:rPr>
        <w:t>-</w:t>
      </w:r>
      <w:r w:rsidRPr="26FFA8ED">
        <w:rPr>
          <w:rFonts w:ascii="Times New Roman" w:hAnsi="Times New Roman" w:cs="Times New Roman"/>
          <w:sz w:val="24"/>
          <w:szCs w:val="24"/>
        </w:rPr>
        <w:t xml:space="preserve">2, </w:t>
      </w:r>
      <w:r w:rsidR="00BA6069">
        <w:rPr>
          <w:rFonts w:ascii="Times New Roman" w:hAnsi="Times New Roman" w:cs="Times New Roman"/>
          <w:sz w:val="24"/>
          <w:szCs w:val="24"/>
        </w:rPr>
        <w:t xml:space="preserve">the occurrence of </w:t>
      </w:r>
      <w:r w:rsidRPr="26FFA8ED">
        <w:rPr>
          <w:rFonts w:ascii="Times New Roman" w:hAnsi="Times New Roman" w:cs="Times New Roman"/>
          <w:sz w:val="24"/>
          <w:szCs w:val="24"/>
        </w:rPr>
        <w:t xml:space="preserve">pre- and asymptomatic transmission </w:t>
      </w:r>
      <w:r w:rsidR="00BA6069">
        <w:rPr>
          <w:rFonts w:ascii="Times New Roman" w:hAnsi="Times New Roman" w:cs="Times New Roman"/>
          <w:sz w:val="24"/>
          <w:szCs w:val="24"/>
        </w:rPr>
        <w:t>calls for</w:t>
      </w:r>
      <w:r w:rsidR="00BA6069" w:rsidRPr="26FFA8ED">
        <w:rPr>
          <w:rFonts w:ascii="Times New Roman" w:hAnsi="Times New Roman" w:cs="Times New Roman"/>
          <w:sz w:val="24"/>
          <w:szCs w:val="24"/>
        </w:rPr>
        <w:t xml:space="preserve"> </w:t>
      </w:r>
      <w:r w:rsidR="596D9E56" w:rsidRPr="26FFA8ED">
        <w:rPr>
          <w:rFonts w:ascii="Times New Roman" w:hAnsi="Times New Roman" w:cs="Times New Roman"/>
          <w:sz w:val="24"/>
          <w:szCs w:val="24"/>
        </w:rPr>
        <w:t xml:space="preserve">systematic </w:t>
      </w:r>
      <w:r w:rsidRPr="26FFA8ED">
        <w:rPr>
          <w:rFonts w:ascii="Times New Roman" w:hAnsi="Times New Roman" w:cs="Times New Roman"/>
          <w:sz w:val="24"/>
          <w:szCs w:val="24"/>
        </w:rPr>
        <w:t xml:space="preserve">testing </w:t>
      </w:r>
      <w:r w:rsidR="00BA6069">
        <w:rPr>
          <w:rFonts w:ascii="Times New Roman" w:hAnsi="Times New Roman" w:cs="Times New Roman"/>
          <w:sz w:val="24"/>
          <w:szCs w:val="24"/>
        </w:rPr>
        <w:t xml:space="preserve">to be </w:t>
      </w:r>
      <w:r w:rsidRPr="26FFA8ED">
        <w:rPr>
          <w:rFonts w:ascii="Times New Roman" w:hAnsi="Times New Roman" w:cs="Times New Roman"/>
          <w:sz w:val="24"/>
          <w:szCs w:val="24"/>
        </w:rPr>
        <w:t>a key component of prevention strategies. Confirmatory</w:t>
      </w:r>
      <w:r w:rsidR="009E1BEC">
        <w:rPr>
          <w:rFonts w:ascii="Times New Roman" w:hAnsi="Times New Roman" w:cs="Times New Roman"/>
          <w:sz w:val="24"/>
          <w:szCs w:val="24"/>
        </w:rPr>
        <w:t xml:space="preserve"> </w:t>
      </w:r>
      <w:r w:rsidR="004E2CF1">
        <w:rPr>
          <w:rFonts w:ascii="Times New Roman" w:hAnsi="Times New Roman" w:cs="Times New Roman"/>
          <w:sz w:val="24"/>
          <w:szCs w:val="24"/>
        </w:rPr>
        <w:t xml:space="preserve">testing with sensitive </w:t>
      </w:r>
      <w:r w:rsidR="009E1BEC">
        <w:rPr>
          <w:rFonts w:ascii="Times New Roman" w:hAnsi="Times New Roman" w:cs="Times New Roman"/>
          <w:sz w:val="24"/>
          <w:szCs w:val="24"/>
        </w:rPr>
        <w:t>NAAT</w:t>
      </w:r>
      <w:r w:rsidR="004E2CF1">
        <w:rPr>
          <w:rFonts w:ascii="Times New Roman" w:hAnsi="Times New Roman" w:cs="Times New Roman"/>
          <w:sz w:val="24"/>
          <w:szCs w:val="24"/>
        </w:rPr>
        <w:t>s</w:t>
      </w:r>
      <w:r w:rsidRPr="26FFA8ED">
        <w:rPr>
          <w:rFonts w:ascii="Times New Roman" w:hAnsi="Times New Roman" w:cs="Times New Roman"/>
          <w:sz w:val="24"/>
          <w:szCs w:val="24"/>
        </w:rPr>
        <w:t xml:space="preserve"> may be necessary in scenarios where less sensitive rapid </w:t>
      </w:r>
      <w:r w:rsidR="14353C06" w:rsidRPr="26FFA8ED">
        <w:rPr>
          <w:rFonts w:ascii="Times New Roman" w:hAnsi="Times New Roman" w:cs="Times New Roman"/>
          <w:sz w:val="24"/>
          <w:szCs w:val="24"/>
        </w:rPr>
        <w:t xml:space="preserve">antigen </w:t>
      </w:r>
      <w:r w:rsidRPr="26FFA8ED">
        <w:rPr>
          <w:rFonts w:ascii="Times New Roman" w:hAnsi="Times New Roman" w:cs="Times New Roman"/>
          <w:sz w:val="24"/>
          <w:szCs w:val="24"/>
        </w:rPr>
        <w:t xml:space="preserve">tests </w:t>
      </w:r>
      <w:r w:rsidR="624B123A" w:rsidRPr="26FFA8ED">
        <w:rPr>
          <w:rFonts w:ascii="Times New Roman" w:hAnsi="Times New Roman" w:cs="Times New Roman"/>
          <w:sz w:val="24"/>
          <w:szCs w:val="24"/>
        </w:rPr>
        <w:t xml:space="preserve">with quicker turnaround time </w:t>
      </w:r>
      <w:r w:rsidRPr="26FFA8ED">
        <w:rPr>
          <w:rFonts w:ascii="Times New Roman" w:hAnsi="Times New Roman" w:cs="Times New Roman"/>
          <w:sz w:val="24"/>
          <w:szCs w:val="24"/>
        </w:rPr>
        <w:t xml:space="preserve">are used as an initial screen. Additionally, increasing the frequency of testing may be necessary in settings with high community prevalence or the opportunity for rapid spread </w:t>
      </w:r>
      <w:r w:rsidR="1326784B" w:rsidRPr="26FFA8ED">
        <w:rPr>
          <w:rFonts w:ascii="Times New Roman" w:hAnsi="Times New Roman" w:cs="Times New Roman"/>
          <w:sz w:val="24"/>
          <w:szCs w:val="24"/>
        </w:rPr>
        <w:t xml:space="preserve">of the virus </w:t>
      </w:r>
      <w:r w:rsidRPr="26FFA8ED">
        <w:rPr>
          <w:rFonts w:ascii="Times New Roman" w:hAnsi="Times New Roman" w:cs="Times New Roman"/>
          <w:sz w:val="24"/>
          <w:szCs w:val="24"/>
        </w:rPr>
        <w:t>within a facility (</w:t>
      </w:r>
      <w:proofErr w:type="gramStart"/>
      <w:r w:rsidRPr="26FFA8ED">
        <w:rPr>
          <w:rFonts w:ascii="Times New Roman" w:hAnsi="Times New Roman" w:cs="Times New Roman"/>
          <w:sz w:val="24"/>
          <w:szCs w:val="24"/>
        </w:rPr>
        <w:t>e.g.</w:t>
      </w:r>
      <w:proofErr w:type="gramEnd"/>
      <w:r w:rsidR="1410686E" w:rsidRPr="26FFA8ED">
        <w:rPr>
          <w:rFonts w:ascii="Times New Roman" w:hAnsi="Times New Roman" w:cs="Times New Roman"/>
          <w:sz w:val="24"/>
          <w:szCs w:val="24"/>
        </w:rPr>
        <w:t xml:space="preserve"> </w:t>
      </w:r>
      <w:r w:rsidR="7AB9F476" w:rsidRPr="26FFA8ED">
        <w:rPr>
          <w:rFonts w:ascii="Times New Roman" w:hAnsi="Times New Roman" w:cs="Times New Roman"/>
          <w:sz w:val="24"/>
          <w:szCs w:val="24"/>
        </w:rPr>
        <w:t>highly transmissible variants</w:t>
      </w:r>
      <w:r w:rsidR="1410686E" w:rsidRPr="26FFA8ED">
        <w:rPr>
          <w:rFonts w:ascii="Times New Roman" w:hAnsi="Times New Roman" w:cs="Times New Roman"/>
          <w:sz w:val="24"/>
          <w:szCs w:val="24"/>
        </w:rPr>
        <w:t>,</w:t>
      </w:r>
      <w:r w:rsidRPr="26FFA8ED">
        <w:rPr>
          <w:rFonts w:ascii="Times New Roman" w:hAnsi="Times New Roman" w:cs="Times New Roman"/>
          <w:sz w:val="24"/>
          <w:szCs w:val="24"/>
        </w:rPr>
        <w:t xml:space="preserve"> low vaccination rates, </w:t>
      </w:r>
      <w:r w:rsidR="1410686E" w:rsidRPr="26FFA8ED">
        <w:rPr>
          <w:rFonts w:ascii="Times New Roman" w:hAnsi="Times New Roman" w:cs="Times New Roman"/>
          <w:sz w:val="24"/>
          <w:szCs w:val="24"/>
        </w:rPr>
        <w:t>inadequate</w:t>
      </w:r>
      <w:r w:rsidRPr="26FFA8ED">
        <w:rPr>
          <w:rFonts w:ascii="Times New Roman" w:hAnsi="Times New Roman" w:cs="Times New Roman"/>
          <w:sz w:val="24"/>
          <w:szCs w:val="24"/>
        </w:rPr>
        <w:t xml:space="preserve"> </w:t>
      </w:r>
      <w:r w:rsidR="1410686E" w:rsidRPr="26FFA8ED">
        <w:rPr>
          <w:rFonts w:ascii="Times New Roman" w:hAnsi="Times New Roman" w:cs="Times New Roman"/>
          <w:sz w:val="24"/>
          <w:szCs w:val="24"/>
        </w:rPr>
        <w:t>mitigation practices</w:t>
      </w:r>
      <w:r w:rsidRPr="26FFA8ED">
        <w:rPr>
          <w:rFonts w:ascii="Times New Roman" w:hAnsi="Times New Roman" w:cs="Times New Roman"/>
          <w:sz w:val="24"/>
          <w:szCs w:val="24"/>
        </w:rPr>
        <w:t xml:space="preserve">). </w:t>
      </w:r>
      <w:r w:rsidR="75F7C25D" w:rsidRPr="26FFA8ED">
        <w:rPr>
          <w:rFonts w:ascii="Times New Roman" w:eastAsiaTheme="minorEastAsia" w:hAnsi="Times New Roman" w:cs="Times New Roman"/>
          <w:sz w:val="24"/>
          <w:szCs w:val="24"/>
        </w:rPr>
        <w:t xml:space="preserve">Lower thresholds than one </w:t>
      </w:r>
      <w:r w:rsidR="3339AE05" w:rsidRPr="26FFA8ED">
        <w:rPr>
          <w:rFonts w:ascii="Times New Roman" w:eastAsiaTheme="minorEastAsia" w:hAnsi="Times New Roman" w:cs="Times New Roman"/>
          <w:sz w:val="24"/>
          <w:szCs w:val="24"/>
        </w:rPr>
        <w:t>expected infection event</w:t>
      </w:r>
      <w:r w:rsidR="75F7C25D" w:rsidRPr="26FFA8ED">
        <w:rPr>
          <w:rFonts w:ascii="Times New Roman" w:eastAsiaTheme="minorEastAsia" w:hAnsi="Times New Roman" w:cs="Times New Roman"/>
          <w:sz w:val="24"/>
          <w:szCs w:val="24"/>
        </w:rPr>
        <w:t xml:space="preserve"> </w:t>
      </w:r>
      <w:r w:rsidR="6185F143" w:rsidRPr="26FFA8ED">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70A1B034" w:rsidRPr="26FFA8ED">
        <w:rPr>
          <w:rFonts w:ascii="Times New Roman" w:eastAsiaTheme="minorEastAsia" w:hAnsi="Times New Roman" w:cs="Times New Roman"/>
          <w:sz w:val="24"/>
          <w:szCs w:val="24"/>
        </w:rPr>
        <w:t>estimated</w:t>
      </w:r>
      <w:r w:rsidR="6185F143" w:rsidRPr="26FFA8ED">
        <w:rPr>
          <w:rFonts w:ascii="Times New Roman" w:eastAsiaTheme="minorEastAsia" w:hAnsi="Times New Roman" w:cs="Times New Roman"/>
          <w:sz w:val="24"/>
          <w:szCs w:val="24"/>
        </w:rPr>
        <w:t xml:space="preserve"> </w:t>
      </w:r>
      <w:r w:rsidR="75CDBEBC" w:rsidRPr="26FFA8ED">
        <w:rPr>
          <w:rFonts w:ascii="Times New Roman" w:eastAsiaTheme="minorEastAsia" w:hAnsi="Times New Roman" w:cs="Times New Roman"/>
          <w:sz w:val="24"/>
          <w:szCs w:val="24"/>
        </w:rPr>
        <w:t>46</w:t>
      </w:r>
      <w:r w:rsidR="0A7C29FC" w:rsidRPr="26FFA8ED">
        <w:rPr>
          <w:rFonts w:ascii="Times New Roman" w:eastAsiaTheme="minorEastAsia" w:hAnsi="Times New Roman" w:cs="Times New Roman"/>
          <w:sz w:val="24"/>
          <w:szCs w:val="24"/>
        </w:rPr>
        <w:t xml:space="preserve">% of </w:t>
      </w:r>
      <w:r w:rsidR="75CDBEBC" w:rsidRPr="26FFA8ED">
        <w:rPr>
          <w:rFonts w:ascii="Times New Roman" w:eastAsiaTheme="minorEastAsia" w:hAnsi="Times New Roman" w:cs="Times New Roman"/>
          <w:sz w:val="24"/>
          <w:szCs w:val="24"/>
        </w:rPr>
        <w:t>118</w:t>
      </w:r>
      <w:r w:rsidR="70A1B034" w:rsidRPr="26FFA8ED">
        <w:rPr>
          <w:rFonts w:ascii="Times New Roman" w:eastAsiaTheme="minorEastAsia" w:hAnsi="Times New Roman" w:cs="Times New Roman"/>
          <w:sz w:val="24"/>
          <w:szCs w:val="24"/>
        </w:rPr>
        <w:t xml:space="preserve"> </w:t>
      </w:r>
      <w:r w:rsidR="004E2CF1">
        <w:rPr>
          <w:rFonts w:ascii="Times New Roman" w:eastAsiaTheme="minorEastAsia" w:hAnsi="Times New Roman" w:cs="Times New Roman"/>
          <w:sz w:val="24"/>
          <w:szCs w:val="24"/>
        </w:rPr>
        <w:t xml:space="preserve">SARS-CoV-2 </w:t>
      </w:r>
      <w:r w:rsidR="0A7C29FC" w:rsidRPr="26FFA8ED">
        <w:rPr>
          <w:rFonts w:ascii="Times New Roman" w:eastAsiaTheme="minorEastAsia" w:hAnsi="Times New Roman" w:cs="Times New Roman"/>
          <w:sz w:val="24"/>
          <w:szCs w:val="24"/>
        </w:rPr>
        <w:t>introductions</w:t>
      </w:r>
      <w:r w:rsidR="60DE44FA" w:rsidRPr="26FFA8ED">
        <w:rPr>
          <w:rFonts w:ascii="Times New Roman" w:eastAsiaTheme="minorEastAsia" w:hAnsi="Times New Roman" w:cs="Times New Roman"/>
          <w:sz w:val="24"/>
          <w:szCs w:val="24"/>
        </w:rPr>
        <w:t xml:space="preserve"> into resident populations</w:t>
      </w:r>
      <w:r w:rsidR="0A7C29FC" w:rsidRPr="26FFA8ED">
        <w:rPr>
          <w:rFonts w:ascii="Times New Roman" w:eastAsiaTheme="minorEastAsia" w:hAnsi="Times New Roman" w:cs="Times New Roman"/>
          <w:sz w:val="24"/>
          <w:szCs w:val="24"/>
        </w:rPr>
        <w:t xml:space="preserve"> </w:t>
      </w:r>
      <w:r w:rsidR="70A1B034" w:rsidRPr="26FFA8ED">
        <w:rPr>
          <w:rFonts w:ascii="Times New Roman" w:eastAsiaTheme="minorEastAsia" w:hAnsi="Times New Roman" w:cs="Times New Roman"/>
          <w:sz w:val="24"/>
          <w:szCs w:val="24"/>
        </w:rPr>
        <w:t>from April 2020</w:t>
      </w:r>
      <w:r w:rsidR="7AB9F476" w:rsidRPr="26FFA8ED">
        <w:rPr>
          <w:rFonts w:ascii="Times New Roman" w:eastAsiaTheme="minorEastAsia" w:hAnsi="Times New Roman" w:cs="Times New Roman"/>
          <w:sz w:val="24"/>
          <w:szCs w:val="24"/>
        </w:rPr>
        <w:t xml:space="preserve"> </w:t>
      </w:r>
      <w:r w:rsidR="03F8AD36" w:rsidRPr="26FFA8ED">
        <w:rPr>
          <w:rFonts w:ascii="Times New Roman" w:eastAsiaTheme="minorEastAsia" w:hAnsi="Times New Roman" w:cs="Times New Roman"/>
          <w:sz w:val="24"/>
          <w:szCs w:val="24"/>
        </w:rPr>
        <w:t xml:space="preserve">to </w:t>
      </w:r>
      <w:r w:rsidR="70A1B034" w:rsidRPr="26FFA8ED">
        <w:rPr>
          <w:rFonts w:ascii="Times New Roman" w:eastAsiaTheme="minorEastAsia" w:hAnsi="Times New Roman" w:cs="Times New Roman"/>
          <w:sz w:val="24"/>
          <w:szCs w:val="24"/>
        </w:rPr>
        <w:t xml:space="preserve">March 2021 across 35 facilities </w:t>
      </w:r>
      <w:r w:rsidR="0A7C29FC" w:rsidRPr="26FFA8ED">
        <w:rPr>
          <w:rFonts w:ascii="Times New Roman" w:eastAsiaTheme="minorEastAsia" w:hAnsi="Times New Roman" w:cs="Times New Roman"/>
          <w:sz w:val="24"/>
          <w:szCs w:val="24"/>
        </w:rPr>
        <w:t>resulted in</w:t>
      </w:r>
      <w:r w:rsidR="6185F143" w:rsidRPr="26FFA8ED">
        <w:rPr>
          <w:rFonts w:ascii="Times New Roman" w:eastAsiaTheme="minorEastAsia" w:hAnsi="Times New Roman" w:cs="Times New Roman"/>
          <w:sz w:val="24"/>
          <w:szCs w:val="24"/>
        </w:rPr>
        <w:t xml:space="preserve"> outbreaks of greater than 10 resident cases </w:t>
      </w:r>
      <w:r w:rsidR="45C9DCA3" w:rsidRPr="26FFA8ED">
        <w:rPr>
          <w:rFonts w:ascii="Times New Roman" w:eastAsiaTheme="minorEastAsia" w:hAnsi="Times New Roman" w:cs="Times New Roman"/>
          <w:sz w:val="24"/>
          <w:szCs w:val="24"/>
        </w:rPr>
        <w:fldChar w:fldCharType="begin"/>
      </w:r>
      <w:r w:rsidR="00D83122">
        <w:rPr>
          <w:rFonts w:ascii="Times New Roman" w:eastAsiaTheme="minorEastAsia" w:hAnsi="Times New Roman" w:cs="Times New Roman"/>
          <w:sz w:val="24"/>
          <w:szCs w:val="24"/>
        </w:rPr>
        <w:instrText xml:space="preserve"> ADDIN ZOTERO_ITEM CSL_CITATION {"citationID":"Pq944To0","properties":{"formattedCitation":"(32)","plainCitation":"(32)","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45C9DCA3" w:rsidRPr="26FFA8ED">
        <w:rPr>
          <w:rFonts w:ascii="Times New Roman" w:eastAsiaTheme="minorEastAsia" w:hAnsi="Times New Roman" w:cs="Times New Roman"/>
          <w:sz w:val="24"/>
          <w:szCs w:val="24"/>
        </w:rPr>
        <w:fldChar w:fldCharType="separate"/>
      </w:r>
      <w:r w:rsidR="00D83122">
        <w:rPr>
          <w:rFonts w:ascii="Times New Roman" w:eastAsiaTheme="minorEastAsia" w:hAnsi="Times New Roman" w:cs="Times New Roman"/>
          <w:noProof/>
          <w:sz w:val="24"/>
          <w:szCs w:val="24"/>
        </w:rPr>
        <w:t>(32)</w:t>
      </w:r>
      <w:r w:rsidR="45C9DCA3" w:rsidRPr="26FFA8ED">
        <w:rPr>
          <w:rFonts w:ascii="Times New Roman" w:eastAsiaTheme="minorEastAsia" w:hAnsi="Times New Roman" w:cs="Times New Roman"/>
          <w:sz w:val="24"/>
          <w:szCs w:val="24"/>
        </w:rPr>
        <w:fldChar w:fldCharType="end"/>
      </w:r>
      <w:r w:rsidR="75CDBEBC" w:rsidRPr="26FFA8ED">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limited testing resources</w:t>
      </w:r>
      <w:r w:rsidR="0B418CCA" w:rsidRPr="26FFA8ED">
        <w:rPr>
          <w:rFonts w:ascii="Times New Roman" w:eastAsiaTheme="minorEastAsia" w:hAnsi="Times New Roman" w:cs="Times New Roman"/>
          <w:sz w:val="24"/>
          <w:szCs w:val="24"/>
        </w:rPr>
        <w:t>, and lower vaccination coverage</w:t>
      </w:r>
      <w:r w:rsidR="6185F143" w:rsidRPr="26FFA8ED">
        <w:rPr>
          <w:rFonts w:ascii="Times New Roman" w:eastAsiaTheme="minorEastAsia" w:hAnsi="Times New Roman" w:cs="Times New Roman"/>
          <w:sz w:val="24"/>
          <w:szCs w:val="24"/>
        </w:rPr>
        <w:t>.</w:t>
      </w:r>
    </w:p>
    <w:p w14:paraId="387B11C5" w14:textId="42D542EE" w:rsidR="00192622" w:rsidRPr="000B3CAB" w:rsidRDefault="00D45B57" w:rsidP="00690A47">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This study also utilized</w:t>
      </w:r>
      <w:r w:rsidR="00192622" w:rsidRPr="5B31D9F5">
        <w:rPr>
          <w:rFonts w:ascii="Times New Roman" w:eastAsiaTheme="minorEastAsia" w:hAnsi="Times New Roman" w:cs="Times New Roman"/>
          <w:sz w:val="24"/>
          <w:szCs w:val="24"/>
        </w:rPr>
        <w:t xml:space="preserve"> </w:t>
      </w:r>
      <w:r w:rsidR="009623F6">
        <w:rPr>
          <w:rFonts w:ascii="Times New Roman" w:eastAsiaTheme="minorEastAsia" w:hAnsi="Times New Roman" w:cs="Times New Roman"/>
          <w:sz w:val="24"/>
          <w:szCs w:val="24"/>
        </w:rPr>
        <w:t xml:space="preserve">the </w:t>
      </w:r>
      <w:r w:rsidR="00192622" w:rsidRPr="5B31D9F5">
        <w:rPr>
          <w:rFonts w:ascii="Times New Roman" w:eastAsiaTheme="minorEastAsia" w:hAnsi="Times New Roman" w:cs="Times New Roman"/>
          <w:sz w:val="24"/>
          <w:szCs w:val="24"/>
        </w:rPr>
        <w:t>ITER as a per-test measure of effectiveness for systematic testing across a range of frequencies and transmission scenarios. In resource-constrained environments in which tests are difficult to acquire</w:t>
      </w:r>
      <w:r w:rsidR="00F72523" w:rsidRPr="5B31D9F5">
        <w:rPr>
          <w:rFonts w:ascii="Times New Roman" w:eastAsiaTheme="minorEastAsia" w:hAnsi="Times New Roman" w:cs="Times New Roman"/>
          <w:sz w:val="24"/>
          <w:szCs w:val="24"/>
        </w:rPr>
        <w:t xml:space="preserve"> (e.g., limited supply/funds)</w:t>
      </w:r>
      <w:r w:rsidR="00192622" w:rsidRPr="5B31D9F5">
        <w:rPr>
          <w:rFonts w:ascii="Times New Roman" w:eastAsiaTheme="minorEastAsia" w:hAnsi="Times New Roman" w:cs="Times New Roman"/>
          <w:sz w:val="24"/>
          <w:szCs w:val="24"/>
        </w:rPr>
        <w:t>, the ITER and its relationship to test positivity may be used to guide decisions on test frequency.</w:t>
      </w:r>
      <w:r w:rsidR="00A759B9" w:rsidRPr="5B31D9F5">
        <w:rPr>
          <w:rFonts w:ascii="Times New Roman" w:eastAsiaTheme="minorEastAsia" w:hAnsi="Times New Roman" w:cs="Times New Roman"/>
          <w:sz w:val="24"/>
          <w:szCs w:val="24"/>
        </w:rPr>
        <w:t xml:space="preserve"> The ITER may also be useful in situations where further data on the cost per COVID-19 case and cost per test conducted are available. In this case, the product of the ITER and the cost per test conducted provides the cost per case avoided due to the testing program. </w:t>
      </w:r>
      <w:r w:rsidR="00384460">
        <w:rPr>
          <w:rFonts w:ascii="Times New Roman" w:eastAsiaTheme="minorEastAsia" w:hAnsi="Times New Roman" w:cs="Times New Roman"/>
          <w:sz w:val="24"/>
          <w:szCs w:val="24"/>
        </w:rPr>
        <w:t>For facility management, a</w:t>
      </w:r>
      <w:r w:rsidR="00A759B9" w:rsidRPr="5B31D9F5">
        <w:rPr>
          <w:rFonts w:ascii="Times New Roman" w:eastAsiaTheme="minorEastAsia" w:hAnsi="Times New Roman" w:cs="Times New Roman"/>
          <w:sz w:val="24"/>
          <w:szCs w:val="24"/>
        </w:rPr>
        <w:t xml:space="preserve">ny testing program that results in a lower cost per case avoided than cost per COVID-19 case would </w:t>
      </w:r>
      <w:r w:rsidR="00DA058C">
        <w:rPr>
          <w:rFonts w:ascii="Times New Roman" w:eastAsiaTheme="minorEastAsia" w:hAnsi="Times New Roman" w:cs="Times New Roman"/>
          <w:sz w:val="24"/>
          <w:szCs w:val="24"/>
        </w:rPr>
        <w:t xml:space="preserve">likely be </w:t>
      </w:r>
      <w:r w:rsidR="00A759B9" w:rsidRPr="5B31D9F5">
        <w:rPr>
          <w:rFonts w:ascii="Times New Roman" w:eastAsiaTheme="minorEastAsia" w:hAnsi="Times New Roman" w:cs="Times New Roman"/>
          <w:sz w:val="24"/>
          <w:szCs w:val="24"/>
        </w:rPr>
        <w:t>deemed cost effective.</w:t>
      </w:r>
    </w:p>
    <w:p w14:paraId="314FFA2B" w14:textId="218975AD"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lastRenderedPageBreak/>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00BA6069">
        <w:rPr>
          <w:rFonts w:ascii="Times New Roman" w:hAnsi="Times New Roman" w:cs="Times New Roman"/>
          <w:sz w:val="24"/>
          <w:szCs w:val="24"/>
        </w:rPr>
        <w:t xml:space="preserve">could be considered for </w:t>
      </w:r>
      <w:r w:rsidRPr="000B3CAB">
        <w:rPr>
          <w:rFonts w:ascii="Times New Roman" w:hAnsi="Times New Roman" w:cs="Times New Roman"/>
          <w:sz w:val="24"/>
          <w:szCs w:val="24"/>
        </w:rPr>
        <w:t>implement</w:t>
      </w:r>
      <w:r w:rsidR="00BA6069">
        <w:rPr>
          <w:rFonts w:ascii="Times New Roman" w:hAnsi="Times New Roman" w:cs="Times New Roman"/>
          <w:sz w:val="24"/>
          <w:szCs w:val="24"/>
        </w:rPr>
        <w:t>ation</w:t>
      </w:r>
      <w:r w:rsidRPr="000B3CAB">
        <w:rPr>
          <w:rFonts w:ascii="Times New Roman" w:hAnsi="Times New Roman" w:cs="Times New Roman"/>
          <w:sz w:val="24"/>
          <w:szCs w:val="24"/>
        </w:rPr>
        <w:t xml:space="preserve"> to prevent SA</w:t>
      </w:r>
      <w:r w:rsidR="00861CAD">
        <w:rPr>
          <w:rFonts w:ascii="Times New Roman" w:hAnsi="Times New Roman" w:cs="Times New Roman"/>
          <w:sz w:val="24"/>
          <w:szCs w:val="24"/>
        </w:rPr>
        <w:t>R</w:t>
      </w:r>
      <w:r w:rsidRPr="000B3CAB">
        <w:rPr>
          <w:rFonts w:ascii="Times New Roman" w:hAnsi="Times New Roman" w:cs="Times New Roman"/>
          <w:sz w:val="24"/>
          <w:szCs w:val="24"/>
        </w:rPr>
        <w:t>S-CoV</w:t>
      </w:r>
      <w:r w:rsidR="00DA7B9F">
        <w:rPr>
          <w:rFonts w:ascii="Times New Roman" w:hAnsi="Times New Roman" w:cs="Times New Roman"/>
          <w:sz w:val="24"/>
          <w:szCs w:val="24"/>
        </w:rPr>
        <w:t>-</w:t>
      </w:r>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w:t>
      </w:r>
      <w:r w:rsidR="00F72523">
        <w:rPr>
          <w:rFonts w:ascii="Times New Roman" w:hAnsi="Times New Roman" w:cs="Times New Roman"/>
          <w:sz w:val="24"/>
          <w:szCs w:val="24"/>
        </w:rPr>
        <w:t>F</w:t>
      </w:r>
      <w:r w:rsidR="00F72523" w:rsidRPr="000B3CAB">
        <w:rPr>
          <w:rFonts w:ascii="Times New Roman" w:hAnsi="Times New Roman" w:cs="Times New Roman"/>
          <w:sz w:val="24"/>
          <w:szCs w:val="24"/>
        </w:rPr>
        <w:t>acility-wide vaccination</w:t>
      </w:r>
      <w:r w:rsidR="00F72523">
        <w:rPr>
          <w:rStyle w:val="CommentReference"/>
          <w:rFonts w:ascii="Times New Roman" w:hAnsi="Times New Roman" w:cs="Times New Roman"/>
        </w:rPr>
        <w:t xml:space="preserve">, </w:t>
      </w:r>
      <w:r w:rsidR="00F72523">
        <w:rPr>
          <w:rFonts w:ascii="Times New Roman" w:hAnsi="Times New Roman" w:cs="Times New Roman"/>
          <w:sz w:val="24"/>
          <w:szCs w:val="24"/>
        </w:rPr>
        <w:t>u</w:t>
      </w:r>
      <w:r w:rsidRPr="000B3CAB">
        <w:rPr>
          <w:rFonts w:ascii="Times New Roman" w:hAnsi="Times New Roman" w:cs="Times New Roman"/>
          <w:sz w:val="24"/>
          <w:szCs w:val="24"/>
        </w:rPr>
        <w:t xml:space="preserve">niversal masking, </w:t>
      </w:r>
      <w:r w:rsidR="00DB37A9">
        <w:rPr>
          <w:rFonts w:ascii="Times New Roman" w:hAnsi="Times New Roman" w:cs="Times New Roman"/>
          <w:sz w:val="24"/>
          <w:szCs w:val="24"/>
        </w:rPr>
        <w:t xml:space="preserve">rapid isolation of COVID-19 cases, quarantine of individuals </w:t>
      </w:r>
      <w:r w:rsidR="00F72523">
        <w:rPr>
          <w:rFonts w:ascii="Times New Roman" w:hAnsi="Times New Roman" w:cs="Times New Roman"/>
          <w:sz w:val="24"/>
          <w:szCs w:val="24"/>
        </w:rPr>
        <w:t>after a</w:t>
      </w:r>
      <w:r w:rsidR="008B3D3F">
        <w:rPr>
          <w:rFonts w:ascii="Times New Roman" w:hAnsi="Times New Roman" w:cs="Times New Roman"/>
          <w:sz w:val="24"/>
          <w:szCs w:val="24"/>
        </w:rPr>
        <w:t xml:space="preserve"> </w:t>
      </w:r>
      <w:r w:rsidR="00F72523">
        <w:rPr>
          <w:rFonts w:ascii="Times New Roman" w:hAnsi="Times New Roman" w:cs="Times New Roman"/>
          <w:sz w:val="24"/>
          <w:szCs w:val="24"/>
        </w:rPr>
        <w:t>potential</w:t>
      </w:r>
      <w:r w:rsidR="00DB37A9">
        <w:rPr>
          <w:rFonts w:ascii="Times New Roman" w:hAnsi="Times New Roman" w:cs="Times New Roman"/>
          <w:sz w:val="24"/>
          <w:szCs w:val="24"/>
        </w:rPr>
        <w:t xml:space="preserve"> exposure</w:t>
      </w:r>
      <w:r w:rsidR="00DB37A9"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 xml:space="preserve">avoiding crowds, </w:t>
      </w:r>
      <w:r w:rsidR="00E43895">
        <w:rPr>
          <w:rFonts w:ascii="Times New Roman" w:hAnsi="Times New Roman" w:cs="Times New Roman"/>
          <w:sz w:val="24"/>
          <w:szCs w:val="24"/>
        </w:rPr>
        <w:t>physical distanc</w:t>
      </w:r>
      <w:r w:rsidR="00C522BA">
        <w:rPr>
          <w:rFonts w:ascii="Times New Roman" w:hAnsi="Times New Roman" w:cs="Times New Roman"/>
          <w:sz w:val="24"/>
          <w:szCs w:val="24"/>
        </w:rPr>
        <w:t>ing</w:t>
      </w:r>
      <w:r w:rsidR="00E43895">
        <w:rPr>
          <w:rFonts w:ascii="Times New Roman" w:hAnsi="Times New Roman" w:cs="Times New Roman"/>
          <w:sz w:val="24"/>
          <w:szCs w:val="24"/>
        </w:rPr>
        <w:t xml:space="preserve">, </w:t>
      </w:r>
      <w:r w:rsidR="00F72523">
        <w:rPr>
          <w:rFonts w:ascii="Times New Roman" w:hAnsi="Times New Roman" w:cs="Times New Roman"/>
          <w:sz w:val="24"/>
          <w:szCs w:val="24"/>
        </w:rPr>
        <w:t xml:space="preserve">and </w:t>
      </w:r>
      <w:r w:rsidR="00F43EF9" w:rsidRPr="000B3CAB">
        <w:rPr>
          <w:rFonts w:ascii="Times New Roman" w:hAnsi="Times New Roman" w:cs="Times New Roman"/>
          <w:sz w:val="24"/>
          <w:szCs w:val="24"/>
        </w:rPr>
        <w:t>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ll play an important role in </w:t>
      </w:r>
      <w:r w:rsidR="00F43EF9" w:rsidRPr="000B3CAB">
        <w:rPr>
          <w:rFonts w:ascii="Times New Roman" w:hAnsi="Times New Roman" w:cs="Times New Roman"/>
          <w:sz w:val="24"/>
          <w:szCs w:val="24"/>
        </w:rPr>
        <w:t xml:space="preserve">mitigating </w:t>
      </w:r>
      <w:r w:rsidR="0017357A">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w:t>
      </w:r>
      <w:r w:rsidR="00DA058C">
        <w:rPr>
          <w:rFonts w:ascii="Times New Roman" w:hAnsi="Times New Roman" w:cs="Times New Roman"/>
          <w:sz w:val="24"/>
          <w:szCs w:val="24"/>
        </w:rPr>
        <w:t>carceral</w:t>
      </w:r>
      <w:r w:rsidR="00DA058C"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facilities</w:t>
      </w:r>
      <w:r w:rsidR="00B7244D" w:rsidRPr="000B3CAB">
        <w:rPr>
          <w:rFonts w:ascii="Times New Roman" w:hAnsi="Times New Roman" w:cs="Times New Roman"/>
          <w:sz w:val="24"/>
          <w:szCs w:val="24"/>
        </w:rPr>
        <w:t xml:space="preserve"> and other 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aqhJfJxh","properties":{"formattedCitation":"(33)","plainCitation":"(33)","noteIndex":0},"citationItems":[{"id":713,"uris":["http://zotero.org/users/3463997/items/PVNEP2ST"],"uri":["http://zotero.org/users/3463997/items/PVNEP2ST"],"itemData":{"id":713,"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D83122">
        <w:rPr>
          <w:rFonts w:ascii="Times New Roman" w:hAnsi="Times New Roman" w:cs="Times New Roman"/>
          <w:noProof/>
          <w:sz w:val="24"/>
          <w:szCs w:val="24"/>
        </w:rPr>
        <w:t>(33)</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both residents and staff in correctional settings coupled with </w:t>
      </w:r>
      <w:r w:rsidR="00DB37A9">
        <w:rPr>
          <w:rFonts w:ascii="Times New Roman" w:hAnsi="Times New Roman" w:cs="Times New Roman"/>
          <w:sz w:val="24"/>
          <w:szCs w:val="24"/>
        </w:rPr>
        <w:t>more transmissible</w:t>
      </w:r>
      <w:r w:rsidR="00F43EF9" w:rsidRPr="000B3CAB">
        <w:rPr>
          <w:rFonts w:ascii="Times New Roman" w:hAnsi="Times New Roman" w:cs="Times New Roman"/>
          <w:sz w:val="24"/>
          <w:szCs w:val="24"/>
        </w:rPr>
        <w:t xml:space="preserve"> </w:t>
      </w:r>
      <w:r w:rsidR="00E43895">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variant</w:t>
      </w:r>
      <w:r w:rsidR="00E43895">
        <w:rPr>
          <w:rFonts w:ascii="Times New Roman" w:hAnsi="Times New Roman" w:cs="Times New Roman"/>
          <w:sz w:val="24"/>
          <w:szCs w:val="24"/>
        </w:rPr>
        <w:t>s</w:t>
      </w:r>
      <w:r w:rsidR="00F42835" w:rsidRPr="000B3CAB">
        <w:rPr>
          <w:rFonts w:ascii="Times New Roman" w:hAnsi="Times New Roman" w:cs="Times New Roman"/>
          <w:sz w:val="24"/>
          <w:szCs w:val="24"/>
        </w:rPr>
        <w:t xml:space="preserve"> puts this population at continued risk of localized outbreaks. </w:t>
      </w:r>
      <w:r w:rsidR="009D2F67">
        <w:rPr>
          <w:rFonts w:ascii="Times New Roman" w:hAnsi="Times New Roman" w:cs="Times New Roman"/>
          <w:sz w:val="24"/>
          <w:szCs w:val="24"/>
        </w:rPr>
        <w:t>I</w:t>
      </w:r>
      <w:r w:rsidR="00F42835" w:rsidRPr="000B3CAB">
        <w:rPr>
          <w:rFonts w:ascii="Times New Roman" w:hAnsi="Times New Roman" w:cs="Times New Roman"/>
          <w:sz w:val="24"/>
          <w:szCs w:val="24"/>
        </w:rPr>
        <w:t>mplement</w:t>
      </w:r>
      <w:r w:rsidR="009D2F67">
        <w:rPr>
          <w:rFonts w:ascii="Times New Roman" w:hAnsi="Times New Roman" w:cs="Times New Roman"/>
          <w:sz w:val="24"/>
          <w:szCs w:val="24"/>
        </w:rPr>
        <w:t>ing</w:t>
      </w:r>
      <w:r w:rsidR="00F42835" w:rsidRPr="000B3CAB">
        <w:rPr>
          <w:rFonts w:ascii="Times New Roman" w:hAnsi="Times New Roman" w:cs="Times New Roman"/>
          <w:sz w:val="24"/>
          <w:szCs w:val="24"/>
        </w:rPr>
        <w:t xml:space="preserve">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COVID-19 cases (including </w:t>
      </w:r>
      <w:r w:rsidR="00DA058C">
        <w:rPr>
          <w:rFonts w:ascii="Times New Roman" w:hAnsi="Times New Roman" w:cs="Times New Roman"/>
          <w:sz w:val="24"/>
          <w:szCs w:val="24"/>
        </w:rPr>
        <w:t>infections in vaccinated persons</w:t>
      </w:r>
      <w:r w:rsidR="00F42835" w:rsidRPr="000B3CAB">
        <w:rPr>
          <w:rFonts w:ascii="Times New Roman" w:hAnsi="Times New Roman" w:cs="Times New Roman"/>
          <w:sz w:val="24"/>
          <w:szCs w:val="24"/>
        </w:rPr>
        <w:t>)</w:t>
      </w:r>
      <w:r w:rsidR="00093D5C" w:rsidRPr="000B3CAB">
        <w:rPr>
          <w:rFonts w:ascii="Times New Roman" w:hAnsi="Times New Roman" w:cs="Times New Roman"/>
          <w:sz w:val="24"/>
          <w:szCs w:val="24"/>
        </w:rPr>
        <w:t xml:space="preserve"> </w:t>
      </w:r>
      <w:r w:rsidR="009D2F67">
        <w:rPr>
          <w:rFonts w:ascii="Times New Roman" w:hAnsi="Times New Roman" w:cs="Times New Roman"/>
          <w:sz w:val="24"/>
          <w:szCs w:val="24"/>
        </w:rPr>
        <w:t>is another layer of intervention that can</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9D2F67">
        <w:rPr>
          <w:rFonts w:ascii="Times New Roman" w:hAnsi="Times New Roman" w:cs="Times New Roman"/>
          <w:sz w:val="24"/>
          <w:szCs w:val="24"/>
        </w:rPr>
        <w:t>within congregate facilities</w:t>
      </w:r>
      <w:r w:rsidR="00093D5C" w:rsidRPr="000B3CAB">
        <w:rPr>
          <w:rFonts w:ascii="Times New Roman" w:hAnsi="Times New Roman" w:cs="Times New Roman"/>
          <w:sz w:val="24"/>
          <w:szCs w:val="24"/>
        </w:rPr>
        <w:t xml:space="preserve">. </w:t>
      </w:r>
    </w:p>
    <w:p w14:paraId="4B0C2AC8" w14:textId="365F3AB2" w:rsidR="00541549" w:rsidRPr="000B3CAB" w:rsidRDefault="002E1A9A" w:rsidP="00CE35C4">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w:t>
      </w:r>
      <w:r w:rsidR="00CE35C4">
        <w:rPr>
          <w:rFonts w:ascii="Times New Roman" w:hAnsi="Times New Roman" w:cs="Times New Roman"/>
          <w:sz w:val="24"/>
          <w:szCs w:val="24"/>
        </w:rPr>
        <w:t>re are several notable limitations to this model. First, staff are not the only source of infection, as there are other</w:t>
      </w:r>
      <w:r w:rsidR="00CE35C4" w:rsidRPr="00CE35C4">
        <w:rPr>
          <w:rFonts w:ascii="Times New Roman" w:hAnsi="Times New Roman" w:cs="Times New Roman"/>
          <w:sz w:val="24"/>
          <w:szCs w:val="24"/>
        </w:rPr>
        <w:t xml:space="preserve"> potential sources of importation into the facility</w:t>
      </w:r>
      <w:r w:rsidR="00CE35C4">
        <w:rPr>
          <w:rFonts w:ascii="Times New Roman" w:hAnsi="Times New Roman" w:cs="Times New Roman"/>
          <w:sz w:val="24"/>
          <w:szCs w:val="24"/>
        </w:rPr>
        <w:t xml:space="preserve"> including:</w:t>
      </w:r>
      <w:r w:rsidR="00CE35C4" w:rsidRPr="00CE35C4">
        <w:rPr>
          <w:rFonts w:ascii="Times New Roman" w:hAnsi="Times New Roman" w:cs="Times New Roman"/>
          <w:sz w:val="24"/>
          <w:szCs w:val="24"/>
        </w:rPr>
        <w:t xml:space="preserve"> intake of</w:t>
      </w:r>
      <w:r w:rsidR="00CE35C4">
        <w:rPr>
          <w:rFonts w:ascii="Times New Roman" w:hAnsi="Times New Roman" w:cs="Times New Roman"/>
          <w:sz w:val="24"/>
          <w:szCs w:val="24"/>
        </w:rPr>
        <w:t xml:space="preserve"> new</w:t>
      </w:r>
      <w:r w:rsidR="00CE35C4" w:rsidRPr="00CE35C4">
        <w:rPr>
          <w:rFonts w:ascii="Times New Roman" w:hAnsi="Times New Roman" w:cs="Times New Roman"/>
          <w:sz w:val="24"/>
          <w:szCs w:val="24"/>
        </w:rPr>
        <w:t xml:space="preserve"> residents, visitation,</w:t>
      </w:r>
      <w:r w:rsidR="00CE35C4">
        <w:rPr>
          <w:rFonts w:ascii="Times New Roman" w:hAnsi="Times New Roman" w:cs="Times New Roman"/>
          <w:sz w:val="24"/>
          <w:szCs w:val="24"/>
        </w:rPr>
        <w:t xml:space="preserve"> facility</w:t>
      </w:r>
      <w:r w:rsidR="0017357A">
        <w:rPr>
          <w:rFonts w:ascii="Times New Roman" w:hAnsi="Times New Roman" w:cs="Times New Roman"/>
          <w:sz w:val="24"/>
          <w:szCs w:val="24"/>
        </w:rPr>
        <w:t xml:space="preserve"> movement</w:t>
      </w:r>
      <w:r w:rsidR="00CE35C4">
        <w:rPr>
          <w:rFonts w:ascii="Times New Roman" w:hAnsi="Times New Roman" w:cs="Times New Roman"/>
          <w:sz w:val="24"/>
          <w:szCs w:val="24"/>
        </w:rPr>
        <w:t>,</w:t>
      </w:r>
      <w:r w:rsidR="00CE35C4" w:rsidRPr="00CE35C4">
        <w:rPr>
          <w:rFonts w:ascii="Times New Roman" w:hAnsi="Times New Roman" w:cs="Times New Roman"/>
          <w:sz w:val="24"/>
          <w:szCs w:val="24"/>
        </w:rPr>
        <w:t xml:space="preserve"> and work programs where residents leave the facility during the day. </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Second, the </w:t>
      </w:r>
      <w:r w:rsidRPr="000B3CAB">
        <w:rPr>
          <w:rFonts w:ascii="Times New Roman" w:hAnsi="Times New Roman" w:cs="Times New Roman"/>
          <w:sz w:val="24"/>
          <w:szCs w:val="24"/>
        </w:rPr>
        <w:t xml:space="preserve">exclusion of </w:t>
      </w:r>
      <w:r w:rsidR="00BE7B51">
        <w:rPr>
          <w:rFonts w:ascii="Times New Roman" w:hAnsi="Times New Roman" w:cs="Times New Roman"/>
          <w:sz w:val="24"/>
          <w:szCs w:val="24"/>
        </w:rPr>
        <w:t>notable COVID-19 prevention strategies (</w:t>
      </w:r>
      <w:proofErr w:type="gramStart"/>
      <w:r w:rsidR="00BE7B51">
        <w:rPr>
          <w:rFonts w:ascii="Times New Roman" w:hAnsi="Times New Roman" w:cs="Times New Roman"/>
          <w:sz w:val="24"/>
          <w:szCs w:val="24"/>
        </w:rPr>
        <w:t>e.g.</w:t>
      </w:r>
      <w:proofErr w:type="gramEnd"/>
      <w:r w:rsidR="00BE7B51">
        <w:rPr>
          <w:rFonts w:ascii="Times New Roman" w:hAnsi="Times New Roman" w:cs="Times New Roman"/>
          <w:sz w:val="24"/>
          <w:szCs w:val="24"/>
        </w:rPr>
        <w:t xml:space="preserve"> universal masking, physical distancing, proper ventilation)</w:t>
      </w:r>
      <w:r w:rsidRPr="000B3CAB">
        <w:rPr>
          <w:rFonts w:ascii="Times New Roman" w:hAnsi="Times New Roman" w:cs="Times New Roman"/>
          <w:sz w:val="24"/>
          <w:szCs w:val="24"/>
        </w:rPr>
        <w:t xml:space="preserve"> </w:t>
      </w:r>
      <w:r w:rsidR="00D94028">
        <w:rPr>
          <w:rFonts w:ascii="Times New Roman" w:hAnsi="Times New Roman" w:cs="Times New Roman"/>
          <w:sz w:val="24"/>
          <w:szCs w:val="24"/>
        </w:rPr>
        <w:t xml:space="preserve">and of additional testing due to symptoms or known contacts </w:t>
      </w:r>
      <w:r w:rsidRPr="000B3CAB">
        <w:rPr>
          <w:rFonts w:ascii="Times New Roman" w:hAnsi="Times New Roman" w:cs="Times New Roman"/>
          <w:sz w:val="24"/>
          <w:szCs w:val="24"/>
        </w:rPr>
        <w:t>is a</w:t>
      </w:r>
      <w:r w:rsidR="00472EC2">
        <w:rPr>
          <w:rFonts w:ascii="Times New Roman" w:hAnsi="Times New Roman" w:cs="Times New Roman"/>
          <w:sz w:val="24"/>
          <w:szCs w:val="24"/>
        </w:rPr>
        <w:t xml:space="preserve"> </w:t>
      </w:r>
      <w:r w:rsidR="00652FDF" w:rsidRPr="000B3CAB">
        <w:rPr>
          <w:rFonts w:ascii="Times New Roman" w:hAnsi="Times New Roman" w:cs="Times New Roman"/>
          <w:sz w:val="24"/>
          <w:szCs w:val="24"/>
        </w:rPr>
        <w:t>limitation</w:t>
      </w:r>
      <w:r w:rsidR="00DB37A9">
        <w:rPr>
          <w:rFonts w:ascii="Times New Roman" w:hAnsi="Times New Roman" w:cs="Times New Roman"/>
          <w:sz w:val="24"/>
          <w:szCs w:val="24"/>
        </w:rPr>
        <w:t xml:space="preserve"> of our model.</w:t>
      </w:r>
      <w:r w:rsidR="00DB37A9" w:rsidRPr="000B3CAB">
        <w:rPr>
          <w:rFonts w:ascii="Times New Roman" w:hAnsi="Times New Roman" w:cs="Times New Roman"/>
          <w:sz w:val="24"/>
          <w:szCs w:val="24"/>
        </w:rPr>
        <w:t xml:space="preserve"> </w:t>
      </w:r>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r w:rsidR="00652FDF" w:rsidRPr="000B3CAB">
        <w:rPr>
          <w:rFonts w:ascii="Times New Roman" w:hAnsi="Times New Roman" w:cs="Times New Roman"/>
          <w:sz w:val="24"/>
          <w:szCs w:val="24"/>
        </w:rPr>
        <w:t>,</w:t>
      </w:r>
      <w:r w:rsidR="00802357">
        <w:rPr>
          <w:rFonts w:ascii="Times New Roman" w:hAnsi="Times New Roman" w:cs="Times New Roman"/>
          <w:sz w:val="24"/>
          <w:szCs w:val="24"/>
        </w:rPr>
        <w:t xml:space="preserve"> if additional control interventions were implemented,</w:t>
      </w:r>
      <w:r w:rsidR="00652FDF"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802357">
        <w:rPr>
          <w:rFonts w:ascii="Times New Roman" w:hAnsi="Times New Roman" w:cs="Times New Roman"/>
          <w:sz w:val="24"/>
          <w:szCs w:val="24"/>
        </w:rPr>
        <w:t>qualitative trends in the expected number of transmission events to persist</w:t>
      </w:r>
      <w:r w:rsidRPr="000B3CAB">
        <w:rPr>
          <w:rFonts w:ascii="Times New Roman" w:hAnsi="Times New Roman" w:cs="Times New Roman"/>
          <w:sz w:val="24"/>
          <w:szCs w:val="24"/>
        </w:rPr>
        <w:t xml:space="preserve"> between testing strategies and frequencies across different transmission scenarios. </w:t>
      </w:r>
      <w:r w:rsidR="00C77530">
        <w:rPr>
          <w:rFonts w:ascii="Times New Roman" w:hAnsi="Times New Roman" w:cs="Times New Roman"/>
          <w:sz w:val="24"/>
          <w:szCs w:val="24"/>
        </w:rPr>
        <w:t>Third,</w:t>
      </w:r>
      <w:r w:rsidRPr="000B3CAB">
        <w:rPr>
          <w:rFonts w:ascii="Times New Roman" w:hAnsi="Times New Roman" w:cs="Times New Roman"/>
          <w:sz w:val="24"/>
          <w:szCs w:val="24"/>
        </w:rPr>
        <w:t xml:space="preserve">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w:t>
      </w:r>
      <w:r w:rsidR="00541549">
        <w:rPr>
          <w:rFonts w:ascii="Times New Roman" w:hAnsi="Times New Roman" w:cs="Times New Roman"/>
          <w:sz w:val="24"/>
          <w:szCs w:val="24"/>
        </w:rPr>
        <w:t xml:space="preserve"> assuming </w:t>
      </w:r>
      <m:oMath>
        <m:r>
          <m:rPr>
            <m:scr m:val="script"/>
          </m:rPr>
          <w:rPr>
            <w:rFonts w:ascii="Cambria Math" w:hAnsi="Cambria Math" w:cs="Times New Roman"/>
            <w:sz w:val="24"/>
            <w:szCs w:val="24"/>
          </w:rPr>
          <m:t>R</m:t>
        </m:r>
      </m:oMath>
      <w:r w:rsidR="00541549">
        <w:rPr>
          <w:rFonts w:ascii="Times New Roman" w:eastAsiaTheme="minorEastAsia" w:hAnsi="Times New Roman" w:cs="Times New Roman"/>
          <w:sz w:val="24"/>
          <w:szCs w:val="24"/>
        </w:rPr>
        <w:t xml:space="preserve"> remains constant rather than decreasing due to susceptible depletion</w:t>
      </w:r>
      <w:r w:rsidR="00354103" w:rsidRPr="000B3CAB">
        <w:rPr>
          <w:rFonts w:ascii="Times New Roman" w:hAnsi="Times New Roman" w:cs="Times New Roman"/>
          <w:sz w:val="24"/>
          <w:szCs w:val="24"/>
        </w:rPr>
        <w:t xml:space="preserve">. </w:t>
      </w:r>
      <w:r w:rsidR="00354103" w:rsidRPr="000B3CAB">
        <w:rPr>
          <w:rFonts w:ascii="Times New Roman" w:hAnsi="Times New Roman" w:cs="Times New Roman"/>
          <w:sz w:val="24"/>
          <w:szCs w:val="24"/>
        </w:rPr>
        <w:lastRenderedPageBreak/>
        <w:t>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541549">
        <w:rPr>
          <w:rFonts w:ascii="Times New Roman" w:hAnsi="Times New Roman" w:cs="Times New Roman"/>
          <w:sz w:val="24"/>
          <w:szCs w:val="24"/>
        </w:rPr>
        <w:t>Fourth</w:t>
      </w:r>
      <w:r w:rsidR="00FA3FA4">
        <w:rPr>
          <w:rFonts w:ascii="Times New Roman" w:hAnsi="Times New Roman" w:cs="Times New Roman"/>
          <w:sz w:val="24"/>
          <w:szCs w:val="24"/>
        </w:rPr>
        <w:t>, we assume that the probability density function of the triangle distribution is an accurate representation of SARS-CoV</w:t>
      </w:r>
      <w:r w:rsidR="00457C9A">
        <w:rPr>
          <w:rFonts w:ascii="Times New Roman" w:hAnsi="Times New Roman" w:cs="Times New Roman"/>
          <w:sz w:val="24"/>
          <w:szCs w:val="24"/>
        </w:rPr>
        <w:t>-</w:t>
      </w:r>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UHaruhIr","properties":{"formattedCitation":"(19,22)","plainCitation":"(19,22)","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83122">
        <w:rPr>
          <w:rFonts w:ascii="Times New Roman" w:hAnsi="Times New Roman" w:cs="Times New Roman"/>
          <w:noProof/>
          <w:sz w:val="24"/>
          <w:szCs w:val="24"/>
        </w:rPr>
        <w:t>(19,22)</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other distributions or functions may also be applicable</w:t>
      </w:r>
      <w:r w:rsidR="004E2CF1">
        <w:rPr>
          <w:rFonts w:ascii="Times New Roman" w:hAnsi="Times New Roman" w:cs="Times New Roman"/>
          <w:sz w:val="24"/>
          <w:szCs w:val="24"/>
        </w:rPr>
        <w:t xml:space="preserve">, though other analyses using more complex infectiousness profiles have yielded similar results </w:t>
      </w:r>
      <w:r w:rsidR="004E2CF1">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5BNQdFvP","properties":{"formattedCitation":"(34)","plainCitation":"(34)","noteIndex":0},"citationItems":[{"id":743,"uris":["http://zotero.org/users/3463997/items/SP7W84FB"],"uri":["http://zotero.org/users/3463997/items/SP7W84FB"],"itemData":{"id":743,"type":"report","abstract":"We estimate the reduction in transmission of SARS-CoV-2 achievable by surveillance testing of a susceptible population at different frequencies, comparing the cases of both the original Wuhan strain and the Delta variant. We estimate the viral dynamics using viral copy number at first detection combined with considerations arising from aerosol transmission. We take into account the recent findings that infected vaccinated adults may have live viral loads at the same level as infected unvaccinated adults. Our estimates suggest that twice weekly testing, which was adequate for the original strains of SARS-CoV-2 will be insufficient on its own to contain the spread of the Delta variant of concern. We exclude consideration of contact tracing since the rapidity of the onset of viral titre in the case of the Delta variant suggests that unless contact tracing and quarantine are performed very rapidly (i.e., much less than a day), these mitigations will be of minimal impact in reducing transmission. These crude estimates do not take into account heterogeneity of susceptibility, social activity, and compliance, nor do they include the additional reduction in transmission that could be achieved by masking and social distancing. In the setting of a large public university, these considerations suggest that risk-targeted testing of vaccinated students, staff and faculty combined with surveillance testing of all unvaccinated individuals is the most efficient way to reduce transmission of COVID-19.","language":"en","note":"Company: Cold Spring Harbor Laboratory Press\nDOI: 10.1101/2021.10.01.21262806\nDistributor: Cold Spring Harbor Laboratory Press\nLabel: Cold Spring Harbor Laboratory Press\ntype: article","page":"2021.10.01.21262806","source":"medRxiv","title":"Frequency of surveillance testing necessary to reduce transmission of SARS-CoV-2","URL":"https://www.medrxiv.org/content/10.1101/2021.10.01.21262806v1","author":[{"family":"Elbanna","given":"Ahmed"},{"family":"Goldenfeld","given":"Nigel"}],"accessed":{"date-parts":[["2021",10,18]]},"issued":{"date-parts":[["2021",10,4]]}}}],"schema":"https://github.com/citation-style-language/schema/raw/master/csl-citation.json"} </w:instrText>
      </w:r>
      <w:r w:rsidR="004E2CF1">
        <w:rPr>
          <w:rFonts w:ascii="Times New Roman" w:hAnsi="Times New Roman" w:cs="Times New Roman"/>
          <w:sz w:val="24"/>
          <w:szCs w:val="24"/>
        </w:rPr>
        <w:fldChar w:fldCharType="separate"/>
      </w:r>
      <w:r w:rsidR="004E2CF1">
        <w:rPr>
          <w:rFonts w:ascii="Times New Roman" w:hAnsi="Times New Roman" w:cs="Times New Roman"/>
          <w:noProof/>
          <w:sz w:val="24"/>
          <w:szCs w:val="24"/>
        </w:rPr>
        <w:t>(34)</w:t>
      </w:r>
      <w:r w:rsidR="004E2CF1">
        <w:rPr>
          <w:rFonts w:ascii="Times New Roman" w:hAnsi="Times New Roman" w:cs="Times New Roman"/>
          <w:sz w:val="24"/>
          <w:szCs w:val="24"/>
        </w:rPr>
        <w:fldChar w:fldCharType="end"/>
      </w:r>
      <w:r w:rsidR="00FA3FA4">
        <w:rPr>
          <w:rFonts w:ascii="Times New Roman" w:hAnsi="Times New Roman" w:cs="Times New Roman"/>
          <w:sz w:val="24"/>
          <w:szCs w:val="24"/>
        </w:rPr>
        <w:t xml:space="preserve">. </w:t>
      </w:r>
      <w:r w:rsidR="0008785C" w:rsidRPr="000B3CAB">
        <w:rPr>
          <w:rFonts w:ascii="Times New Roman" w:hAnsi="Times New Roman" w:cs="Times New Roman"/>
          <w:sz w:val="24"/>
          <w:szCs w:val="24"/>
        </w:rPr>
        <w:t xml:space="preserve">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some staff may be more or less likely to acquire infection in the community or in the facility based on </w:t>
      </w:r>
      <w:r w:rsidR="00C77530">
        <w:rPr>
          <w:rFonts w:ascii="Times New Roman" w:hAnsi="Times New Roman" w:cs="Times New Roman"/>
          <w:sz w:val="24"/>
          <w:szCs w:val="24"/>
        </w:rPr>
        <w:t xml:space="preserve">vaccination coverage, </w:t>
      </w:r>
      <w:r w:rsidR="0008785C" w:rsidRPr="000B3CAB">
        <w:rPr>
          <w:rFonts w:ascii="Times New Roman" w:hAnsi="Times New Roman" w:cs="Times New Roman"/>
          <w:sz w:val="24"/>
          <w:szCs w:val="24"/>
        </w:rPr>
        <w:t xml:space="preserve">compliance with </w:t>
      </w:r>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r w:rsidR="0008785C" w:rsidRPr="000B3CAB">
        <w:rPr>
          <w:rFonts w:ascii="Times New Roman" w:hAnsi="Times New Roman" w:cs="Times New Roman"/>
          <w:sz w:val="24"/>
          <w:szCs w:val="24"/>
        </w:rPr>
        <w:t>distancing and masking policies, their household structure</w:t>
      </w:r>
      <w:r w:rsidR="00C77530">
        <w:rPr>
          <w:rFonts w:ascii="Times New Roman" w:hAnsi="Times New Roman" w:cs="Times New Roman"/>
          <w:sz w:val="24"/>
          <w:szCs w:val="24"/>
        </w:rPr>
        <w:t xml:space="preserve"> and/or health status</w:t>
      </w:r>
      <w:r w:rsidR="0008785C" w:rsidRPr="000B3CAB">
        <w:rPr>
          <w:rFonts w:ascii="Times New Roman" w:hAnsi="Times New Roman" w:cs="Times New Roman"/>
          <w:sz w:val="24"/>
          <w:szCs w:val="24"/>
        </w:rPr>
        <w:t>, and other behavioral factors.</w:t>
      </w:r>
      <w:r w:rsidR="00541549">
        <w:rPr>
          <w:rFonts w:ascii="Times New Roman" w:hAnsi="Times New Roman" w:cs="Times New Roman"/>
          <w:sz w:val="24"/>
          <w:szCs w:val="24"/>
        </w:rPr>
        <w:t xml:space="preserve"> </w:t>
      </w:r>
    </w:p>
    <w:p w14:paraId="3ECDDF0C" w14:textId="2E3CE65C" w:rsidR="00DE268B" w:rsidRPr="000B3CAB" w:rsidRDefault="5A9762B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2CB25A95" w:rsidRPr="000B3CAB">
        <w:rPr>
          <w:rFonts w:ascii="Times New Roman" w:hAnsi="Times New Roman" w:cs="Times New Roman"/>
          <w:sz w:val="24"/>
          <w:szCs w:val="24"/>
        </w:rPr>
        <w:t xml:space="preserve"> in which outbreaks</w:t>
      </w:r>
      <w:r w:rsidR="46BF1F06">
        <w:rPr>
          <w:rFonts w:ascii="Times New Roman" w:hAnsi="Times New Roman" w:cs="Times New Roman"/>
          <w:sz w:val="24"/>
          <w:szCs w:val="24"/>
        </w:rPr>
        <w:t xml:space="preserve"> may be due to community importation of </w:t>
      </w:r>
      <w:r w:rsidR="004E2CF1">
        <w:rPr>
          <w:rFonts w:ascii="Times New Roman" w:hAnsi="Times New Roman" w:cs="Times New Roman"/>
          <w:sz w:val="24"/>
          <w:szCs w:val="24"/>
        </w:rPr>
        <w:t>a pathogen</w:t>
      </w:r>
      <w:r w:rsidR="46BF1F06">
        <w:rPr>
          <w:rFonts w:ascii="Times New Roman" w:hAnsi="Times New Roman" w:cs="Times New Roman"/>
          <w:sz w:val="24"/>
          <w:szCs w:val="24"/>
        </w:rPr>
        <w:t>.</w:t>
      </w:r>
      <w:r w:rsidRPr="000B3CAB">
        <w:rPr>
          <w:rFonts w:ascii="Times New Roman" w:hAnsi="Times New Roman" w:cs="Times New Roman"/>
          <w:sz w:val="24"/>
          <w:szCs w:val="24"/>
        </w:rPr>
        <w:t xml:space="preserve"> </w:t>
      </w:r>
      <w:r w:rsidR="57488828" w:rsidRPr="000B3CAB">
        <w:rPr>
          <w:rFonts w:ascii="Times New Roman" w:hAnsi="Times New Roman" w:cs="Times New Roman"/>
          <w:sz w:val="24"/>
          <w:szCs w:val="24"/>
        </w:rPr>
        <w:t>Other applicable settings may include the introduction of hospital acquired infections from newly admitted patients or from hospital staff</w:t>
      </w:r>
      <w:r w:rsidR="7632FC3A">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hvwi2pBX","properties":{"formattedCitation":"(35)","plainCitation":"(35)","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4E2CF1">
        <w:rPr>
          <w:rFonts w:ascii="Times New Roman" w:hAnsi="Times New Roman" w:cs="Times New Roman"/>
          <w:noProof/>
          <w:sz w:val="24"/>
          <w:szCs w:val="24"/>
        </w:rPr>
        <w:t>(35)</w:t>
      </w:r>
      <w:r w:rsidR="00A53230">
        <w:rPr>
          <w:rFonts w:ascii="Times New Roman" w:hAnsi="Times New Roman" w:cs="Times New Roman"/>
          <w:sz w:val="24"/>
          <w:szCs w:val="24"/>
        </w:rPr>
        <w:fldChar w:fldCharType="end"/>
      </w:r>
      <w:r w:rsidR="57488828" w:rsidRPr="000B3CAB">
        <w:rPr>
          <w:rFonts w:ascii="Times New Roman" w:hAnsi="Times New Roman" w:cs="Times New Roman"/>
          <w:sz w:val="24"/>
          <w:szCs w:val="24"/>
        </w:rPr>
        <w:t>, introduction of other respiratory pathogens such as influenza or pertussis into congregate settings</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VolIbmD7","properties":{"formattedCitation":"(36)","plainCitation":"(36)","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4E2CF1">
        <w:rPr>
          <w:rFonts w:ascii="Times New Roman" w:hAnsi="Times New Roman" w:cs="Times New Roman"/>
          <w:noProof/>
          <w:sz w:val="24"/>
          <w:szCs w:val="24"/>
        </w:rPr>
        <w:t>(36)</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24A164AC" w:rsidRPr="000B3CAB">
        <w:rPr>
          <w:rFonts w:ascii="Times New Roman" w:hAnsi="Times New Roman" w:cs="Times New Roman"/>
          <w:sz w:val="24"/>
          <w:szCs w:val="24"/>
        </w:rPr>
        <w:t>or tuberculosis transmission between communities and populations experiencing incarceration</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iysvddgy","properties":{"formattedCitation":"(37)","plainCitation":"(37)","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4E2CF1">
        <w:rPr>
          <w:rFonts w:ascii="Times New Roman" w:hAnsi="Times New Roman" w:cs="Times New Roman"/>
          <w:noProof/>
          <w:sz w:val="24"/>
          <w:szCs w:val="24"/>
        </w:rPr>
        <w:t>(37)</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2CB25A95" w:rsidRPr="000B3CAB">
        <w:rPr>
          <w:rFonts w:ascii="Times New Roman" w:hAnsi="Times New Roman" w:cs="Times New Roman"/>
          <w:sz w:val="24"/>
          <w:szCs w:val="24"/>
        </w:rPr>
        <w:t xml:space="preserve">key </w:t>
      </w:r>
      <w:r w:rsidR="57488828"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2CB25A95"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57488828" w:rsidRPr="000B3CAB">
        <w:rPr>
          <w:rFonts w:ascii="Times New Roman" w:hAnsi="Times New Roman" w:cs="Times New Roman"/>
          <w:sz w:val="24"/>
          <w:szCs w:val="24"/>
        </w:rPr>
        <w:t xml:space="preserve">estimate the impact of nonpharmaceutical interventions such as </w:t>
      </w:r>
      <w:r w:rsidR="3788C9AB">
        <w:rPr>
          <w:rFonts w:ascii="Times New Roman" w:hAnsi="Times New Roman" w:cs="Times New Roman"/>
          <w:sz w:val="24"/>
          <w:szCs w:val="24"/>
        </w:rPr>
        <w:t>systematic testing</w:t>
      </w:r>
      <w:r w:rsidR="57488828"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t0DdCGpz","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3B5E4B" w:rsidRPr="000B3CAB">
        <w:rPr>
          <w:rFonts w:ascii="Times New Roman" w:hAnsi="Times New Roman" w:cs="Times New Roman"/>
          <w:sz w:val="24"/>
          <w:szCs w:val="24"/>
        </w:rPr>
        <w:fldChar w:fldCharType="end"/>
      </w:r>
      <w:r w:rsidR="57488828" w:rsidRPr="000B3CAB">
        <w:rPr>
          <w:rFonts w:ascii="Times New Roman" w:hAnsi="Times New Roman" w:cs="Times New Roman"/>
          <w:sz w:val="24"/>
          <w:szCs w:val="24"/>
        </w:rPr>
        <w:t>. Pathogens</w:t>
      </w:r>
      <w:r w:rsidR="2259220A">
        <w:rPr>
          <w:rFonts w:ascii="Times New Roman" w:hAnsi="Times New Roman" w:cs="Times New Roman"/>
          <w:sz w:val="24"/>
          <w:szCs w:val="24"/>
        </w:rPr>
        <w:t xml:space="preserve"> other than SARS-CoV</w:t>
      </w:r>
      <w:r w:rsidR="36DB3D35">
        <w:rPr>
          <w:rFonts w:ascii="Times New Roman" w:hAnsi="Times New Roman" w:cs="Times New Roman"/>
          <w:sz w:val="24"/>
          <w:szCs w:val="24"/>
        </w:rPr>
        <w:t>-</w:t>
      </w:r>
      <w:r w:rsidR="2259220A">
        <w:rPr>
          <w:rFonts w:ascii="Times New Roman" w:hAnsi="Times New Roman" w:cs="Times New Roman"/>
          <w:sz w:val="24"/>
          <w:szCs w:val="24"/>
        </w:rPr>
        <w:t>2</w:t>
      </w:r>
      <w:r w:rsidR="57488828" w:rsidRPr="000B3CAB">
        <w:rPr>
          <w:rFonts w:ascii="Times New Roman" w:hAnsi="Times New Roman" w:cs="Times New Roman"/>
          <w:sz w:val="24"/>
          <w:szCs w:val="24"/>
        </w:rPr>
        <w:t xml:space="preserve"> that cause symptoms prior to infectiousness </w:t>
      </w:r>
      <w:r w:rsidR="57488828" w:rsidRPr="000B3CAB">
        <w:rPr>
          <w:rFonts w:ascii="Times New Roman" w:hAnsi="Times New Roman" w:cs="Times New Roman"/>
          <w:sz w:val="24"/>
          <w:szCs w:val="24"/>
        </w:rPr>
        <w:lastRenderedPageBreak/>
        <w:t>(</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57488828" w:rsidRPr="000B3CAB">
        <w:rPr>
          <w:rFonts w:ascii="Times New Roman" w:hAnsi="Times New Roman" w:cs="Times New Roman"/>
          <w:sz w:val="24"/>
          <w:szCs w:val="24"/>
        </w:rPr>
        <w:t>), for instance, may be more effectively controlled at lower cost via symptom screening and subsequent isolation</w:t>
      </w:r>
      <w:r w:rsidR="2259220A">
        <w:rPr>
          <w:rFonts w:ascii="Times New Roman" w:hAnsi="Times New Roman" w:cs="Times New Roman"/>
          <w:sz w:val="24"/>
          <w:szCs w:val="24"/>
        </w:rPr>
        <w:t xml:space="preserve"> </w:t>
      </w:r>
      <w:r w:rsidR="0061487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5s0jNSZx","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61487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614878">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p>
    <w:p w14:paraId="2F3DD80C" w14:textId="22CBE1E3" w:rsidR="00970759" w:rsidRPr="00154EA6" w:rsidRDefault="00BD02C3"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In conclusion, </w:t>
      </w:r>
      <w:r w:rsidR="009623F6">
        <w:rPr>
          <w:rFonts w:ascii="Times New Roman" w:hAnsi="Times New Roman" w:cs="Times New Roman"/>
          <w:sz w:val="24"/>
          <w:szCs w:val="24"/>
        </w:rPr>
        <w:t>these results suggest</w:t>
      </w:r>
      <w:r w:rsidRPr="001464EC">
        <w:rPr>
          <w:rFonts w:ascii="Times New Roman" w:hAnsi="Times New Roman" w:cs="Times New Roman"/>
          <w:sz w:val="24"/>
          <w:szCs w:val="24"/>
        </w:rPr>
        <w:t xml:space="preserve"> that aligning the timing of testing with regular working schedules for staff in congregate settings</w:t>
      </w:r>
      <w:r w:rsidR="008D2D71">
        <w:rPr>
          <w:rFonts w:ascii="Times New Roman" w:hAnsi="Times New Roman" w:cs="Times New Roman"/>
          <w:sz w:val="24"/>
          <w:szCs w:val="24"/>
        </w:rPr>
        <w:t xml:space="preserve">, in addition to timely implementation of prevention strategies (e.g., </w:t>
      </w:r>
      <w:r w:rsidR="000D2E51">
        <w:rPr>
          <w:rFonts w:ascii="Times New Roman" w:hAnsi="Times New Roman" w:cs="Times New Roman"/>
          <w:sz w:val="24"/>
          <w:szCs w:val="24"/>
        </w:rPr>
        <w:t>isolatio</w:t>
      </w:r>
      <w:r w:rsidR="00A213A9">
        <w:rPr>
          <w:rFonts w:ascii="Times New Roman" w:hAnsi="Times New Roman" w:cs="Times New Roman"/>
          <w:sz w:val="24"/>
          <w:szCs w:val="24"/>
        </w:rPr>
        <w:t>n</w:t>
      </w:r>
      <w:r w:rsidR="008D2D71">
        <w:rPr>
          <w:rFonts w:ascii="Times New Roman" w:hAnsi="Times New Roman" w:cs="Times New Roman"/>
          <w:sz w:val="24"/>
          <w:szCs w:val="24"/>
        </w:rPr>
        <w:t>)</w:t>
      </w:r>
      <w:r w:rsidR="009623F6">
        <w:rPr>
          <w:rFonts w:ascii="Times New Roman" w:hAnsi="Times New Roman" w:cs="Times New Roman"/>
          <w:sz w:val="24"/>
          <w:szCs w:val="24"/>
        </w:rPr>
        <w:t xml:space="preserve"> </w:t>
      </w:r>
      <w:r w:rsidRPr="001464EC">
        <w:rPr>
          <w:rFonts w:ascii="Times New Roman" w:hAnsi="Times New Roman" w:cs="Times New Roman"/>
          <w:sz w:val="24"/>
          <w:szCs w:val="24"/>
        </w:rPr>
        <w:t xml:space="preserve">can improve the efficacy of </w:t>
      </w:r>
      <w:r w:rsidR="00614878" w:rsidRPr="001464EC">
        <w:rPr>
          <w:rFonts w:ascii="Times New Roman" w:hAnsi="Times New Roman" w:cs="Times New Roman"/>
          <w:sz w:val="24"/>
          <w:szCs w:val="24"/>
        </w:rPr>
        <w:t>systematic s</w:t>
      </w:r>
      <w:r w:rsidR="003E3584" w:rsidRPr="001464EC">
        <w:rPr>
          <w:rFonts w:ascii="Times New Roman" w:hAnsi="Times New Roman" w:cs="Times New Roman"/>
          <w:sz w:val="24"/>
          <w:szCs w:val="24"/>
        </w:rPr>
        <w:t>c</w:t>
      </w:r>
      <w:r w:rsidR="00614878" w:rsidRPr="001464EC">
        <w:rPr>
          <w:rFonts w:ascii="Times New Roman" w:hAnsi="Times New Roman" w:cs="Times New Roman"/>
          <w:sz w:val="24"/>
          <w:szCs w:val="24"/>
        </w:rPr>
        <w:t>reening testing</w:t>
      </w:r>
      <w:r w:rsidRPr="001464EC">
        <w:rPr>
          <w:rFonts w:ascii="Times New Roman" w:hAnsi="Times New Roman" w:cs="Times New Roman"/>
          <w:sz w:val="24"/>
          <w:szCs w:val="24"/>
        </w:rPr>
        <w:t>.</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w:t>
      </w:r>
      <w:r w:rsidR="00A64EDB">
        <w:rPr>
          <w:rFonts w:ascii="Times New Roman" w:hAnsi="Times New Roman" w:cs="Times New Roman"/>
          <w:sz w:val="24"/>
          <w:szCs w:val="24"/>
        </w:rPr>
        <w:t xml:space="preserve"> </w:t>
      </w:r>
      <w:r w:rsidR="000F537C">
        <w:rPr>
          <w:rFonts w:ascii="Times New Roman" w:hAnsi="Times New Roman" w:cs="Times New Roman"/>
          <w:sz w:val="24"/>
          <w:szCs w:val="24"/>
        </w:rPr>
        <w:t xml:space="preserve">Based on these findings, </w:t>
      </w:r>
      <w:r w:rsidR="00A54DA7">
        <w:rPr>
          <w:rFonts w:ascii="Times New Roman" w:hAnsi="Times New Roman" w:cs="Times New Roman"/>
          <w:sz w:val="24"/>
          <w:szCs w:val="24"/>
        </w:rPr>
        <w:t>congregate settings</w:t>
      </w:r>
      <w:r w:rsidR="005041CB">
        <w:rPr>
          <w:rFonts w:ascii="Times New Roman" w:hAnsi="Times New Roman" w:cs="Times New Roman"/>
          <w:sz w:val="24"/>
          <w:szCs w:val="24"/>
        </w:rPr>
        <w:t xml:space="preserve"> </w:t>
      </w:r>
      <w:r w:rsidR="00011114">
        <w:rPr>
          <w:rFonts w:ascii="Times New Roman" w:hAnsi="Times New Roman" w:cs="Times New Roman"/>
          <w:sz w:val="24"/>
          <w:szCs w:val="24"/>
        </w:rPr>
        <w:t>such as carceral facilities, nursing homes, schools, and more</w:t>
      </w:r>
      <w:r w:rsidR="00A54DA7" w:rsidRPr="000B3CAB">
        <w:rPr>
          <w:rFonts w:ascii="Times New Roman" w:hAnsi="Times New Roman" w:cs="Times New Roman"/>
          <w:sz w:val="24"/>
          <w:szCs w:val="24"/>
        </w:rPr>
        <w:t xml:space="preserve"> </w:t>
      </w:r>
      <w:r w:rsidR="005041CB">
        <w:rPr>
          <w:rFonts w:ascii="Times New Roman" w:hAnsi="Times New Roman" w:cs="Times New Roman"/>
          <w:sz w:val="24"/>
          <w:szCs w:val="24"/>
        </w:rPr>
        <w:t xml:space="preserve">may </w:t>
      </w:r>
      <w:r w:rsidR="00A54DA7">
        <w:rPr>
          <w:rFonts w:ascii="Times New Roman" w:hAnsi="Times New Roman" w:cs="Times New Roman"/>
          <w:sz w:val="24"/>
          <w:szCs w:val="24"/>
        </w:rPr>
        <w:t xml:space="preserve">be able to </w:t>
      </w:r>
      <w:r w:rsidR="005041CB">
        <w:rPr>
          <w:rFonts w:ascii="Times New Roman" w:hAnsi="Times New Roman" w:cs="Times New Roman"/>
          <w:sz w:val="24"/>
          <w:szCs w:val="24"/>
        </w:rPr>
        <w:t xml:space="preserve">avoid potential outbreaks </w:t>
      </w:r>
      <w:r w:rsidR="00A54DA7">
        <w:rPr>
          <w:rFonts w:ascii="Times New Roman" w:hAnsi="Times New Roman" w:cs="Times New Roman"/>
          <w:sz w:val="24"/>
          <w:szCs w:val="24"/>
        </w:rPr>
        <w:t xml:space="preserve">through </w:t>
      </w:r>
      <w:r w:rsidR="000F537C">
        <w:rPr>
          <w:rFonts w:ascii="Times New Roman" w:hAnsi="Times New Roman" w:cs="Times New Roman"/>
          <w:sz w:val="24"/>
          <w:szCs w:val="24"/>
        </w:rPr>
        <w:t>s</w:t>
      </w:r>
      <w:r w:rsidR="00251108" w:rsidRPr="000B3CAB">
        <w:rPr>
          <w:rFonts w:ascii="Times New Roman" w:hAnsi="Times New Roman" w:cs="Times New Roman"/>
          <w:sz w:val="24"/>
          <w:szCs w:val="24"/>
        </w:rPr>
        <w:t xml:space="preserve">ystematic testing of staff </w:t>
      </w:r>
      <w:r w:rsidR="00C017DA">
        <w:rPr>
          <w:rFonts w:ascii="Times New Roman" w:hAnsi="Times New Roman" w:cs="Times New Roman"/>
          <w:sz w:val="24"/>
          <w:szCs w:val="24"/>
        </w:rPr>
        <w:t xml:space="preserve">and other facility residents </w:t>
      </w:r>
      <w:r w:rsidR="0025115F">
        <w:rPr>
          <w:rFonts w:ascii="Times New Roman" w:hAnsi="Times New Roman" w:cs="Times New Roman"/>
          <w:sz w:val="24"/>
          <w:szCs w:val="24"/>
        </w:rPr>
        <w:t xml:space="preserve">that is </w:t>
      </w:r>
      <w:r w:rsidR="00802357">
        <w:rPr>
          <w:rFonts w:ascii="Times New Roman" w:hAnsi="Times New Roman" w:cs="Times New Roman"/>
          <w:sz w:val="24"/>
          <w:szCs w:val="24"/>
        </w:rPr>
        <w:t xml:space="preserve">aligned with work schedules and </w:t>
      </w:r>
      <w:r w:rsidR="0025115F">
        <w:rPr>
          <w:rFonts w:ascii="Times New Roman" w:hAnsi="Times New Roman" w:cs="Times New Roman"/>
          <w:sz w:val="24"/>
          <w:szCs w:val="24"/>
        </w:rPr>
        <w:t xml:space="preserve">is </w:t>
      </w:r>
      <w:r w:rsidR="00251108" w:rsidRPr="000B3CAB">
        <w:rPr>
          <w:rFonts w:ascii="Times New Roman" w:hAnsi="Times New Roman" w:cs="Times New Roman"/>
          <w:sz w:val="24"/>
          <w:szCs w:val="24"/>
        </w:rPr>
        <w:t>continue</w:t>
      </w:r>
      <w:r w:rsidR="0025115F">
        <w:rPr>
          <w:rFonts w:ascii="Times New Roman" w:hAnsi="Times New Roman" w:cs="Times New Roman"/>
          <w:sz w:val="24"/>
          <w:szCs w:val="24"/>
        </w:rPr>
        <w:t>d</w:t>
      </w:r>
      <w:r w:rsidR="00251108" w:rsidRPr="000B3CAB">
        <w:rPr>
          <w:rFonts w:ascii="Times New Roman" w:hAnsi="Times New Roman" w:cs="Times New Roman"/>
          <w:sz w:val="24"/>
          <w:szCs w:val="24"/>
        </w:rPr>
        <w:t xml:space="preserve"> until </w:t>
      </w:r>
      <w:r w:rsidR="00B40165" w:rsidRPr="000B3CAB">
        <w:rPr>
          <w:rFonts w:ascii="Times New Roman" w:hAnsi="Times New Roman" w:cs="Times New Roman"/>
          <w:sz w:val="24"/>
          <w:szCs w:val="24"/>
        </w:rPr>
        <w:t>community transmission or within-facility transmission potential are sufficiently reduced.</w:t>
      </w:r>
    </w:p>
    <w:p w14:paraId="7DD86554" w14:textId="3011A042"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AF7FDAD" w14:textId="65826CCA" w:rsidR="00970759" w:rsidRPr="00154EA6"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the California Department of Corrections and Rehabilitation, </w:t>
      </w:r>
      <w:r w:rsidR="00115566">
        <w:rPr>
          <w:rFonts w:ascii="Times New Roman" w:hAnsi="Times New Roman" w:cs="Times New Roman"/>
          <w:sz w:val="24"/>
          <w:szCs w:val="24"/>
        </w:rPr>
        <w:t>California Correctional Health Care Services</w:t>
      </w:r>
      <w:r w:rsidR="009F7989">
        <w:rPr>
          <w:rFonts w:ascii="Times New Roman" w:hAnsi="Times New Roman" w:cs="Times New Roman"/>
          <w:sz w:val="24"/>
          <w:szCs w:val="24"/>
        </w:rPr>
        <w:t xml:space="preserve">,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101FB1E3"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62D5ECB" w14:textId="7018B3BE" w:rsidR="00970759" w:rsidRPr="00154EA6" w:rsidRDefault="00FB26D1" w:rsidP="00154EA6">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4BA5795A"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174F9A2F" w14:textId="0558D50C" w:rsidR="000C4642" w:rsidRPr="00154EA6" w:rsidRDefault="00D54964" w:rsidP="00154EA6">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lastRenderedPageBreak/>
        <w:t>Biographical sketch</w:t>
      </w:r>
    </w:p>
    <w:p w14:paraId="751BB7CD" w14:textId="11FAD3D5" w:rsidR="000C4642" w:rsidRDefault="000C4642" w:rsidP="00C77530">
      <w:pPr>
        <w:spacing w:after="0" w:line="480" w:lineRule="auto"/>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1C810DF0" w14:textId="77777777" w:rsidR="004E2CF1" w:rsidRPr="004E2CF1" w:rsidRDefault="00D21B0A" w:rsidP="004E2CF1">
      <w:pPr>
        <w:pStyle w:val="Bibliography"/>
        <w:rPr>
          <w:rFonts w:ascii="Times New Roman" w:hAnsi="Times New Roman" w:cs="Times New Roman"/>
        </w:rPr>
      </w:pPr>
      <w:r>
        <w:rPr>
          <w:rFonts w:eastAsia="Times New Roman"/>
          <w:b/>
          <w:color w:val="000000"/>
          <w:sz w:val="24"/>
          <w:szCs w:val="24"/>
          <w:shd w:val="clear" w:color="auto" w:fill="FFFFFF"/>
          <w:lang w:eastAsia="zh-CN"/>
        </w:rPr>
        <w:fldChar w:fldCharType="begin"/>
      </w:r>
      <w:r w:rsidR="00D83122">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4E2CF1" w:rsidRPr="004E2CF1">
        <w:rPr>
          <w:rFonts w:ascii="Times New Roman" w:hAnsi="Times New Roman" w:cs="Times New Roman"/>
        </w:rPr>
        <w:t xml:space="preserve">1. </w:t>
      </w:r>
      <w:r w:rsidR="004E2CF1" w:rsidRPr="004E2CF1">
        <w:rPr>
          <w:rFonts w:ascii="Times New Roman" w:hAnsi="Times New Roman" w:cs="Times New Roman"/>
        </w:rPr>
        <w:tab/>
        <w:t>Chen MK, Chevalier JA, Long EF. Nursing home staff networks and COVID-19. PNAS [Internet]. 2021 Jan 5 [cited 2021 Jul 22];118(1). Available from: https://www.pnas.org/content/118/1/e2015455118</w:t>
      </w:r>
    </w:p>
    <w:p w14:paraId="1E00786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 </w:t>
      </w:r>
      <w:r w:rsidRPr="004E2CF1">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13187E9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 </w:t>
      </w:r>
      <w:r w:rsidRPr="004E2CF1">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2DBDE31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4. </w:t>
      </w:r>
      <w:r w:rsidRPr="004E2CF1">
        <w:rPr>
          <w:rFonts w:ascii="Times New Roman" w:hAnsi="Times New Roman" w:cs="Times New Roman"/>
        </w:rPr>
        <w:tab/>
        <w:t xml:space="preserve">Baggett TP, Keyes H, Sporn N, Gaeta JM. Prevalence of SARS-CoV-2 Infection in Residents of a Large Homeless Shelter in Boston. JAMA. 2020 Jun 2;323(21):2191. </w:t>
      </w:r>
    </w:p>
    <w:p w14:paraId="68BCC61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5. </w:t>
      </w:r>
      <w:r w:rsidRPr="004E2CF1">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2D081BB3"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6. </w:t>
      </w:r>
      <w:r w:rsidRPr="004E2CF1">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2B1B767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7. </w:t>
      </w:r>
      <w:r w:rsidRPr="004E2CF1">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579CCEA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8. </w:t>
      </w:r>
      <w:r w:rsidRPr="004E2CF1">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35AFEC0D"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9. </w:t>
      </w:r>
      <w:r w:rsidRPr="004E2CF1">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38FF885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0. </w:t>
      </w:r>
      <w:r w:rsidRPr="004E2CF1">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3E1E2E5F"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1. </w:t>
      </w:r>
      <w:r w:rsidRPr="004E2CF1">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26E5D844"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2. </w:t>
      </w:r>
      <w:r w:rsidRPr="004E2CF1">
        <w:rPr>
          <w:rFonts w:ascii="Times New Roman" w:hAnsi="Times New Roman" w:cs="Times New Roman"/>
        </w:rPr>
        <w:tab/>
        <w:t xml:space="preserve">Toblin RL, Cohen SI, Hagan LM. SARS-CoV-2 Infection Among Correctional Staff in the Federal Bureau of Prisons. Am J Public Health. 2021 Jun;111(6):1164–7. </w:t>
      </w:r>
    </w:p>
    <w:p w14:paraId="5AA675CE"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lastRenderedPageBreak/>
        <w:t xml:space="preserve">13. </w:t>
      </w:r>
      <w:r w:rsidRPr="004E2CF1">
        <w:rPr>
          <w:rFonts w:ascii="Times New Roman" w:hAnsi="Times New Roman" w:cs="Times New Roman"/>
        </w:rPr>
        <w:tab/>
        <w:t>Centers for Disease Controla and Prevention. Interim Public Health Recommendations for Fully Vaccinated People [Internet]. 2021 [cited 2021 Oct 18]. Available from: https://www.cdc.gov/coronavirus/2019-ncov/vaccines/fully-vaccinated-guidance.html</w:t>
      </w:r>
    </w:p>
    <w:p w14:paraId="3F023627"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4. </w:t>
      </w:r>
      <w:r w:rsidRPr="004E2CF1">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52E4599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5. </w:t>
      </w:r>
      <w:r w:rsidRPr="004E2CF1">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1D4E1DD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6. </w:t>
      </w:r>
      <w:r w:rsidRPr="004E2CF1">
        <w:rPr>
          <w:rFonts w:ascii="Times New Roman" w:hAnsi="Times New Roman" w:cs="Times New Roman"/>
        </w:rPr>
        <w:tab/>
        <w:t xml:space="preserve">Brinkley-Rubinstein L, Peterson M, Martin R, Chan P, Berk J. Breakthrough SARS-CoV-2 Infections in Prison after Vaccination. N Engl J Med. 2021 Jul 7; </w:t>
      </w:r>
    </w:p>
    <w:p w14:paraId="58DBCA73"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7. </w:t>
      </w:r>
      <w:r w:rsidRPr="004E2CF1">
        <w:rPr>
          <w:rFonts w:ascii="Times New Roman" w:hAnsi="Times New Roman" w:cs="Times New Roman"/>
        </w:rPr>
        <w:tab/>
        <w:t>Centers for Disease Control and Prevention. Interim Guidance for SARS-CoV-2 Testing in Correctional and Detention Facilities [Internet]. 2021 [cited 2021 Jul 21]. Available from: https://www.cdc.gov/coronavirus/2019-ncov/community/correction-detention/testing.html</w:t>
      </w:r>
    </w:p>
    <w:p w14:paraId="02F2759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8. </w:t>
      </w:r>
      <w:r w:rsidRPr="004E2CF1">
        <w:rPr>
          <w:rFonts w:ascii="Times New Roman" w:hAnsi="Times New Roman" w:cs="Times New Roman"/>
        </w:rPr>
        <w:tab/>
        <w:t xml:space="preserve">Peak CM, Childs LM, Grad YH, Buckee CO. Comparing nonpharmaceutical interventions for containing emerging epidemics. PNAS. 2017 Apr 11;114(15):4023–8. </w:t>
      </w:r>
    </w:p>
    <w:p w14:paraId="2A961D9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9. </w:t>
      </w:r>
      <w:r w:rsidRPr="004E2CF1">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5BF8F2E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0. </w:t>
      </w:r>
      <w:r w:rsidRPr="004E2CF1">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788AA33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1. </w:t>
      </w:r>
      <w:r w:rsidRPr="004E2CF1">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79A44A05"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2. </w:t>
      </w:r>
      <w:r w:rsidRPr="004E2CF1">
        <w:rPr>
          <w:rFonts w:ascii="Times New Roman" w:hAnsi="Times New Roman" w:cs="Times New Roman"/>
        </w:rPr>
        <w:tab/>
        <w:t xml:space="preserve">He X, Lau EHY, Wu P, Deng X, Wang J, Hao X, et al. Temporal dynamics in viral shedding and transmissibility of COVID-19. Nat Med. 2020 May;26(5):672–5. </w:t>
      </w:r>
    </w:p>
    <w:p w14:paraId="2EB8A85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3. </w:t>
      </w:r>
      <w:r w:rsidRPr="004E2CF1">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7D1DE0B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4. </w:t>
      </w:r>
      <w:r w:rsidRPr="004E2CF1">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7E42127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5. </w:t>
      </w:r>
      <w:r w:rsidRPr="004E2CF1">
        <w:rPr>
          <w:rFonts w:ascii="Times New Roman" w:hAnsi="Times New Roman" w:cs="Times New Roman"/>
        </w:rPr>
        <w:tab/>
        <w:t xml:space="preserve">Pilarowski G, Lebel P, Sunshine S, Liu J, Crawford E, Marquez C, et al. Performance Characteristics of a Rapid Severe Acute Respiratory Syndrome Coronavirus 2 Antigen Detection </w:t>
      </w:r>
      <w:r w:rsidRPr="004E2CF1">
        <w:rPr>
          <w:rFonts w:ascii="Times New Roman" w:hAnsi="Times New Roman" w:cs="Times New Roman"/>
        </w:rPr>
        <w:lastRenderedPageBreak/>
        <w:t xml:space="preserve">Assay at a Public Plaza Testing Site in San Francisco. The Journal of Infectious Diseases. 2021 Apr 1;223(7):1139–44. </w:t>
      </w:r>
    </w:p>
    <w:p w14:paraId="47CC08C5"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6. </w:t>
      </w:r>
      <w:r w:rsidRPr="004E2CF1">
        <w:rPr>
          <w:rFonts w:ascii="Times New Roman" w:hAnsi="Times New Roman" w:cs="Times New Roman"/>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797952CB"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7. </w:t>
      </w:r>
      <w:r w:rsidRPr="004E2CF1">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3E6A1EC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8. </w:t>
      </w:r>
      <w:r w:rsidRPr="004E2CF1">
        <w:rPr>
          <w:rFonts w:ascii="Times New Roman" w:hAnsi="Times New Roman" w:cs="Times New Roman"/>
        </w:rPr>
        <w:tab/>
        <w:t>R Core Team. R: A Language and Environment for Statistical Computing [Internet]. Vienna, Austria: R Foundation for Statistical Computing; 2021. Available from: https://www.R-project.org/</w:t>
      </w:r>
    </w:p>
    <w:p w14:paraId="082C451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9. </w:t>
      </w:r>
      <w:r w:rsidRPr="004E2CF1">
        <w:rPr>
          <w:rFonts w:ascii="Times New Roman" w:hAnsi="Times New Roman" w:cs="Times New Roman"/>
        </w:rPr>
        <w:tab/>
        <w:t xml:space="preserve">Wickham H, Averick M, Bryan J, Chang W, McGowan LD, François R, et al. Welcome to the tidyverse. Journal of Open Source Software. 2019;4(43):1686. </w:t>
      </w:r>
    </w:p>
    <w:p w14:paraId="25623F3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0. </w:t>
      </w:r>
      <w:r w:rsidRPr="004E2CF1">
        <w:rPr>
          <w:rFonts w:ascii="Times New Roman" w:hAnsi="Times New Roman" w:cs="Times New Roman"/>
        </w:rPr>
        <w:tab/>
        <w:t>Carnell R. triangle: Provides the Standard Distribution Functions for the Triangle Distribution [Internet]. 2019. Available from: https://CRAN.R-project.org/package=triangle</w:t>
      </w:r>
    </w:p>
    <w:p w14:paraId="451F267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1. </w:t>
      </w:r>
      <w:r w:rsidRPr="004E2CF1">
        <w:rPr>
          <w:rFonts w:ascii="Times New Roman" w:hAnsi="Times New Roman" w:cs="Times New Roman"/>
        </w:rPr>
        <w:tab/>
        <w:t>Pedersen TL. patchwork: The Composer of Plots [Internet]. 2020. Available from: https://CRAN.R-project.org/package=patchwork</w:t>
      </w:r>
    </w:p>
    <w:p w14:paraId="5713CA78"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2. </w:t>
      </w:r>
      <w:r w:rsidRPr="004E2CF1">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2D4B479E"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3. </w:t>
      </w:r>
      <w:r w:rsidRPr="004E2CF1">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3C07531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4. </w:t>
      </w:r>
      <w:r w:rsidRPr="004E2CF1">
        <w:rPr>
          <w:rFonts w:ascii="Times New Roman" w:hAnsi="Times New Roman" w:cs="Times New Roman"/>
        </w:rPr>
        <w:tab/>
        <w:t>Elbanna A, Goldenfeld N. Frequency of surveillance testing necessary to reduce transmission of SARS-CoV-2 [Internet]. 2021 Oct [cited 2021 Oct 18] p. 2021.10.01.21262806. Available from: https://www.medrxiv.org/content/10.1101/2021.10.01.21262806v1</w:t>
      </w:r>
    </w:p>
    <w:p w14:paraId="000A5E6A"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5. </w:t>
      </w:r>
      <w:r w:rsidRPr="004E2CF1">
        <w:rPr>
          <w:rFonts w:ascii="Times New Roman" w:hAnsi="Times New Roman" w:cs="Times New Roman"/>
        </w:rPr>
        <w:tab/>
        <w:t xml:space="preserve">Rocha LEC, Singh V, Esch M, Lenaerts T, Liljeros F, Thorson A. Dynamic contact networks of patients and MRSA spread in hospitals. Sci Rep. 2020 Jun 9;10(1):9336. </w:t>
      </w:r>
    </w:p>
    <w:p w14:paraId="28D4B49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6. </w:t>
      </w:r>
      <w:r w:rsidRPr="004E2CF1">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031FF107"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7. </w:t>
      </w:r>
      <w:r w:rsidRPr="004E2CF1">
        <w:rPr>
          <w:rFonts w:ascii="Times New Roman" w:hAnsi="Times New Roman" w:cs="Times New Roman"/>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13B921AC"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C91F8" w14:textId="77777777" w:rsidR="008047D5" w:rsidRDefault="008047D5" w:rsidP="004F3384">
      <w:pPr>
        <w:spacing w:after="0" w:line="240" w:lineRule="auto"/>
      </w:pPr>
      <w:r>
        <w:separator/>
      </w:r>
    </w:p>
  </w:endnote>
  <w:endnote w:type="continuationSeparator" w:id="0">
    <w:p w14:paraId="33AA2EE4" w14:textId="77777777" w:rsidR="008047D5" w:rsidRDefault="008047D5" w:rsidP="004F3384">
      <w:pPr>
        <w:spacing w:after="0" w:line="240" w:lineRule="auto"/>
      </w:pPr>
      <w:r>
        <w:continuationSeparator/>
      </w:r>
    </w:p>
  </w:endnote>
  <w:endnote w:type="continuationNotice" w:id="1">
    <w:p w14:paraId="7D4A1993" w14:textId="77777777" w:rsidR="008047D5" w:rsidRDefault="008047D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4D"/>
    <w:family w:val="decorative"/>
    <w:pitch w:val="variable"/>
    <w:sig w:usb0="00000003" w:usb1="0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A363" w14:textId="77777777" w:rsidR="00BA6069" w:rsidRDefault="00BA6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BA6069" w:rsidRDefault="00BA6069">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A6069" w:rsidRDefault="00BA60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72A58" w14:textId="77777777" w:rsidR="00BA6069" w:rsidRDefault="00BA6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A8549" w14:textId="77777777" w:rsidR="008047D5" w:rsidRDefault="008047D5" w:rsidP="004F3384">
      <w:pPr>
        <w:spacing w:after="0" w:line="240" w:lineRule="auto"/>
      </w:pPr>
      <w:r>
        <w:separator/>
      </w:r>
    </w:p>
  </w:footnote>
  <w:footnote w:type="continuationSeparator" w:id="0">
    <w:p w14:paraId="407DE17D" w14:textId="77777777" w:rsidR="008047D5" w:rsidRDefault="008047D5" w:rsidP="004F3384">
      <w:pPr>
        <w:spacing w:after="0" w:line="240" w:lineRule="auto"/>
      </w:pPr>
      <w:r>
        <w:continuationSeparator/>
      </w:r>
    </w:p>
  </w:footnote>
  <w:footnote w:type="continuationNotice" w:id="1">
    <w:p w14:paraId="1578203F" w14:textId="77777777" w:rsidR="008047D5" w:rsidRDefault="008047D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0556" w14:textId="77777777" w:rsidR="00BA6069" w:rsidRDefault="00BA60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5AAE" w14:textId="77777777" w:rsidR="00BA6069" w:rsidRDefault="00BA60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1502" w14:textId="77777777" w:rsidR="00BA6069" w:rsidRDefault="00BA60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4F7CE1"/>
    <w:multiLevelType w:val="multilevel"/>
    <w:tmpl w:val="0E564C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6"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4A6"/>
    <w:rsid w:val="000009ED"/>
    <w:rsid w:val="00000A73"/>
    <w:rsid w:val="00000DF8"/>
    <w:rsid w:val="00001798"/>
    <w:rsid w:val="000023D9"/>
    <w:rsid w:val="00003C5C"/>
    <w:rsid w:val="00003DF0"/>
    <w:rsid w:val="00003F73"/>
    <w:rsid w:val="00004F24"/>
    <w:rsid w:val="000070E0"/>
    <w:rsid w:val="00011114"/>
    <w:rsid w:val="000204D9"/>
    <w:rsid w:val="00020CAC"/>
    <w:rsid w:val="00021AF0"/>
    <w:rsid w:val="000221D0"/>
    <w:rsid w:val="00023DBE"/>
    <w:rsid w:val="00024AA4"/>
    <w:rsid w:val="0002547F"/>
    <w:rsid w:val="00030FCF"/>
    <w:rsid w:val="000312C4"/>
    <w:rsid w:val="0003179C"/>
    <w:rsid w:val="00032ABB"/>
    <w:rsid w:val="00032C0B"/>
    <w:rsid w:val="00033B58"/>
    <w:rsid w:val="000341B9"/>
    <w:rsid w:val="000353B7"/>
    <w:rsid w:val="00035958"/>
    <w:rsid w:val="00037FF5"/>
    <w:rsid w:val="00040F4A"/>
    <w:rsid w:val="0004182A"/>
    <w:rsid w:val="000422AB"/>
    <w:rsid w:val="00042EE8"/>
    <w:rsid w:val="00046999"/>
    <w:rsid w:val="00051493"/>
    <w:rsid w:val="0005447A"/>
    <w:rsid w:val="000546D5"/>
    <w:rsid w:val="0005490A"/>
    <w:rsid w:val="00055BD9"/>
    <w:rsid w:val="00057106"/>
    <w:rsid w:val="000576D5"/>
    <w:rsid w:val="000601D4"/>
    <w:rsid w:val="00060EEF"/>
    <w:rsid w:val="000613FE"/>
    <w:rsid w:val="00061B97"/>
    <w:rsid w:val="00061CE0"/>
    <w:rsid w:val="00062946"/>
    <w:rsid w:val="00063601"/>
    <w:rsid w:val="000653BA"/>
    <w:rsid w:val="00070870"/>
    <w:rsid w:val="000709E4"/>
    <w:rsid w:val="000713A8"/>
    <w:rsid w:val="000739F4"/>
    <w:rsid w:val="00075106"/>
    <w:rsid w:val="00076BFD"/>
    <w:rsid w:val="00077424"/>
    <w:rsid w:val="00081E49"/>
    <w:rsid w:val="0008210C"/>
    <w:rsid w:val="000827EC"/>
    <w:rsid w:val="00082D73"/>
    <w:rsid w:val="000830B8"/>
    <w:rsid w:val="00085D6B"/>
    <w:rsid w:val="00086EE4"/>
    <w:rsid w:val="0008785C"/>
    <w:rsid w:val="0009062A"/>
    <w:rsid w:val="00091E64"/>
    <w:rsid w:val="000923BC"/>
    <w:rsid w:val="00093D5C"/>
    <w:rsid w:val="000951F9"/>
    <w:rsid w:val="00095CEE"/>
    <w:rsid w:val="00096241"/>
    <w:rsid w:val="000A14F6"/>
    <w:rsid w:val="000A2009"/>
    <w:rsid w:val="000A2078"/>
    <w:rsid w:val="000A29D1"/>
    <w:rsid w:val="000A2F8D"/>
    <w:rsid w:val="000A3780"/>
    <w:rsid w:val="000A493E"/>
    <w:rsid w:val="000A4CEE"/>
    <w:rsid w:val="000A4E2D"/>
    <w:rsid w:val="000B0380"/>
    <w:rsid w:val="000B1292"/>
    <w:rsid w:val="000B383D"/>
    <w:rsid w:val="000B3867"/>
    <w:rsid w:val="000B3CAB"/>
    <w:rsid w:val="000B5380"/>
    <w:rsid w:val="000C05DC"/>
    <w:rsid w:val="000C2971"/>
    <w:rsid w:val="000C325F"/>
    <w:rsid w:val="000C4642"/>
    <w:rsid w:val="000C5A00"/>
    <w:rsid w:val="000C681C"/>
    <w:rsid w:val="000C7957"/>
    <w:rsid w:val="000D0F2A"/>
    <w:rsid w:val="000D19A9"/>
    <w:rsid w:val="000D2E51"/>
    <w:rsid w:val="000D3401"/>
    <w:rsid w:val="000D3DBE"/>
    <w:rsid w:val="000D4694"/>
    <w:rsid w:val="000D6386"/>
    <w:rsid w:val="000D6ECA"/>
    <w:rsid w:val="000E0DB9"/>
    <w:rsid w:val="000E1630"/>
    <w:rsid w:val="000E2E87"/>
    <w:rsid w:val="000E4C6B"/>
    <w:rsid w:val="000F01F3"/>
    <w:rsid w:val="000F0205"/>
    <w:rsid w:val="000F07D2"/>
    <w:rsid w:val="000F0FBE"/>
    <w:rsid w:val="000F127C"/>
    <w:rsid w:val="000F201A"/>
    <w:rsid w:val="000F2119"/>
    <w:rsid w:val="000F304B"/>
    <w:rsid w:val="000F323B"/>
    <w:rsid w:val="000F384E"/>
    <w:rsid w:val="000F3E95"/>
    <w:rsid w:val="000F4110"/>
    <w:rsid w:val="000F4297"/>
    <w:rsid w:val="000F4A0C"/>
    <w:rsid w:val="000F537C"/>
    <w:rsid w:val="000F695E"/>
    <w:rsid w:val="000F6C27"/>
    <w:rsid w:val="001012D6"/>
    <w:rsid w:val="00101533"/>
    <w:rsid w:val="00102C6C"/>
    <w:rsid w:val="00104D05"/>
    <w:rsid w:val="0010503A"/>
    <w:rsid w:val="001072BC"/>
    <w:rsid w:val="00111187"/>
    <w:rsid w:val="001127E7"/>
    <w:rsid w:val="00112F04"/>
    <w:rsid w:val="00113957"/>
    <w:rsid w:val="00113E2A"/>
    <w:rsid w:val="0011447A"/>
    <w:rsid w:val="00114EAB"/>
    <w:rsid w:val="00114FB9"/>
    <w:rsid w:val="00115566"/>
    <w:rsid w:val="00115C5A"/>
    <w:rsid w:val="00117636"/>
    <w:rsid w:val="00117B2D"/>
    <w:rsid w:val="00124D65"/>
    <w:rsid w:val="00127226"/>
    <w:rsid w:val="00127DA6"/>
    <w:rsid w:val="00130781"/>
    <w:rsid w:val="0013136C"/>
    <w:rsid w:val="001316CC"/>
    <w:rsid w:val="0013185A"/>
    <w:rsid w:val="00136F3E"/>
    <w:rsid w:val="0014105F"/>
    <w:rsid w:val="00141F12"/>
    <w:rsid w:val="001421EA"/>
    <w:rsid w:val="001423CF"/>
    <w:rsid w:val="001429FB"/>
    <w:rsid w:val="00142AE5"/>
    <w:rsid w:val="001447F5"/>
    <w:rsid w:val="001458E3"/>
    <w:rsid w:val="001464EC"/>
    <w:rsid w:val="001473DD"/>
    <w:rsid w:val="00147672"/>
    <w:rsid w:val="00151782"/>
    <w:rsid w:val="00152E26"/>
    <w:rsid w:val="00153847"/>
    <w:rsid w:val="00153C02"/>
    <w:rsid w:val="00153DF0"/>
    <w:rsid w:val="0015497D"/>
    <w:rsid w:val="00154EA6"/>
    <w:rsid w:val="00157B9E"/>
    <w:rsid w:val="001628B9"/>
    <w:rsid w:val="00164B9B"/>
    <w:rsid w:val="001663B7"/>
    <w:rsid w:val="00170D2F"/>
    <w:rsid w:val="00172032"/>
    <w:rsid w:val="0017207C"/>
    <w:rsid w:val="00172326"/>
    <w:rsid w:val="0017357A"/>
    <w:rsid w:val="00174445"/>
    <w:rsid w:val="00176972"/>
    <w:rsid w:val="00177279"/>
    <w:rsid w:val="001774A8"/>
    <w:rsid w:val="00177AD6"/>
    <w:rsid w:val="00177CE8"/>
    <w:rsid w:val="00181A58"/>
    <w:rsid w:val="00181DB6"/>
    <w:rsid w:val="001831C8"/>
    <w:rsid w:val="00184FA9"/>
    <w:rsid w:val="00185EB4"/>
    <w:rsid w:val="001901FE"/>
    <w:rsid w:val="00191F96"/>
    <w:rsid w:val="00192622"/>
    <w:rsid w:val="001931AC"/>
    <w:rsid w:val="001932CC"/>
    <w:rsid w:val="001942A4"/>
    <w:rsid w:val="00196250"/>
    <w:rsid w:val="001962B1"/>
    <w:rsid w:val="0019700D"/>
    <w:rsid w:val="0019745E"/>
    <w:rsid w:val="00197A5E"/>
    <w:rsid w:val="001A04FA"/>
    <w:rsid w:val="001A16C0"/>
    <w:rsid w:val="001A2633"/>
    <w:rsid w:val="001A2A29"/>
    <w:rsid w:val="001A38DB"/>
    <w:rsid w:val="001A459F"/>
    <w:rsid w:val="001A4EEB"/>
    <w:rsid w:val="001A523E"/>
    <w:rsid w:val="001A57F4"/>
    <w:rsid w:val="001A6F88"/>
    <w:rsid w:val="001A7134"/>
    <w:rsid w:val="001B0139"/>
    <w:rsid w:val="001B0336"/>
    <w:rsid w:val="001B1989"/>
    <w:rsid w:val="001B2EB5"/>
    <w:rsid w:val="001B3AB1"/>
    <w:rsid w:val="001B41F3"/>
    <w:rsid w:val="001B5BBC"/>
    <w:rsid w:val="001B5D03"/>
    <w:rsid w:val="001B685B"/>
    <w:rsid w:val="001B6ECC"/>
    <w:rsid w:val="001C2032"/>
    <w:rsid w:val="001C2C91"/>
    <w:rsid w:val="001C3669"/>
    <w:rsid w:val="001C4334"/>
    <w:rsid w:val="001C439C"/>
    <w:rsid w:val="001C5076"/>
    <w:rsid w:val="001C62BD"/>
    <w:rsid w:val="001C72D2"/>
    <w:rsid w:val="001D0126"/>
    <w:rsid w:val="001D3375"/>
    <w:rsid w:val="001D404D"/>
    <w:rsid w:val="001D4918"/>
    <w:rsid w:val="001D5894"/>
    <w:rsid w:val="001D5D67"/>
    <w:rsid w:val="001D7C58"/>
    <w:rsid w:val="001E0060"/>
    <w:rsid w:val="001E1DD8"/>
    <w:rsid w:val="001E2AC3"/>
    <w:rsid w:val="001E41CD"/>
    <w:rsid w:val="001E47BA"/>
    <w:rsid w:val="001E5632"/>
    <w:rsid w:val="001F5526"/>
    <w:rsid w:val="001F5DA9"/>
    <w:rsid w:val="001F787E"/>
    <w:rsid w:val="00201233"/>
    <w:rsid w:val="00202444"/>
    <w:rsid w:val="00205978"/>
    <w:rsid w:val="00206DB9"/>
    <w:rsid w:val="0021025E"/>
    <w:rsid w:val="00210731"/>
    <w:rsid w:val="0021190F"/>
    <w:rsid w:val="00213795"/>
    <w:rsid w:val="002140D2"/>
    <w:rsid w:val="00216B54"/>
    <w:rsid w:val="0021761F"/>
    <w:rsid w:val="002176F1"/>
    <w:rsid w:val="00221246"/>
    <w:rsid w:val="00221343"/>
    <w:rsid w:val="00222AC1"/>
    <w:rsid w:val="00222CF5"/>
    <w:rsid w:val="002235DA"/>
    <w:rsid w:val="00224553"/>
    <w:rsid w:val="002246E2"/>
    <w:rsid w:val="00224842"/>
    <w:rsid w:val="00225351"/>
    <w:rsid w:val="0022551D"/>
    <w:rsid w:val="00225FEC"/>
    <w:rsid w:val="002270DA"/>
    <w:rsid w:val="00231FFB"/>
    <w:rsid w:val="002328C1"/>
    <w:rsid w:val="0023663F"/>
    <w:rsid w:val="00236BD0"/>
    <w:rsid w:val="0024061A"/>
    <w:rsid w:val="0024101B"/>
    <w:rsid w:val="002418A8"/>
    <w:rsid w:val="00241A7B"/>
    <w:rsid w:val="00242433"/>
    <w:rsid w:val="0024269A"/>
    <w:rsid w:val="00242F9D"/>
    <w:rsid w:val="00244134"/>
    <w:rsid w:val="00244724"/>
    <w:rsid w:val="00247722"/>
    <w:rsid w:val="002508F5"/>
    <w:rsid w:val="00251108"/>
    <w:rsid w:val="0025115F"/>
    <w:rsid w:val="00252C0C"/>
    <w:rsid w:val="00252FB4"/>
    <w:rsid w:val="0025418F"/>
    <w:rsid w:val="0025469C"/>
    <w:rsid w:val="0025761A"/>
    <w:rsid w:val="002603DD"/>
    <w:rsid w:val="002606D1"/>
    <w:rsid w:val="00262F9B"/>
    <w:rsid w:val="00263DBA"/>
    <w:rsid w:val="0026487E"/>
    <w:rsid w:val="00277D80"/>
    <w:rsid w:val="00280081"/>
    <w:rsid w:val="00280B6A"/>
    <w:rsid w:val="002832A2"/>
    <w:rsid w:val="00284FF2"/>
    <w:rsid w:val="00285A3D"/>
    <w:rsid w:val="00285DD9"/>
    <w:rsid w:val="0028639D"/>
    <w:rsid w:val="002865CA"/>
    <w:rsid w:val="00286C06"/>
    <w:rsid w:val="0028700B"/>
    <w:rsid w:val="002871DC"/>
    <w:rsid w:val="00287528"/>
    <w:rsid w:val="00290672"/>
    <w:rsid w:val="00291833"/>
    <w:rsid w:val="00292112"/>
    <w:rsid w:val="0029232D"/>
    <w:rsid w:val="00292DB3"/>
    <w:rsid w:val="002971B2"/>
    <w:rsid w:val="00297A31"/>
    <w:rsid w:val="002A0333"/>
    <w:rsid w:val="002A07BE"/>
    <w:rsid w:val="002A1B3B"/>
    <w:rsid w:val="002A3127"/>
    <w:rsid w:val="002A4D00"/>
    <w:rsid w:val="002A7D63"/>
    <w:rsid w:val="002B211E"/>
    <w:rsid w:val="002B31BD"/>
    <w:rsid w:val="002B4ED3"/>
    <w:rsid w:val="002B5ECA"/>
    <w:rsid w:val="002B6A07"/>
    <w:rsid w:val="002C16FB"/>
    <w:rsid w:val="002C515D"/>
    <w:rsid w:val="002C6DAB"/>
    <w:rsid w:val="002C73D9"/>
    <w:rsid w:val="002C7CC5"/>
    <w:rsid w:val="002D1413"/>
    <w:rsid w:val="002D213E"/>
    <w:rsid w:val="002D346B"/>
    <w:rsid w:val="002D4CDB"/>
    <w:rsid w:val="002D53CE"/>
    <w:rsid w:val="002D691A"/>
    <w:rsid w:val="002D7316"/>
    <w:rsid w:val="002E0A7A"/>
    <w:rsid w:val="002E1A9A"/>
    <w:rsid w:val="002E1B51"/>
    <w:rsid w:val="002E2F8D"/>
    <w:rsid w:val="002E3684"/>
    <w:rsid w:val="002E718F"/>
    <w:rsid w:val="002F04C5"/>
    <w:rsid w:val="002F0B2B"/>
    <w:rsid w:val="002F30D2"/>
    <w:rsid w:val="002F3BF7"/>
    <w:rsid w:val="002F53F7"/>
    <w:rsid w:val="002F621D"/>
    <w:rsid w:val="002F6423"/>
    <w:rsid w:val="002F7093"/>
    <w:rsid w:val="00300074"/>
    <w:rsid w:val="00300204"/>
    <w:rsid w:val="00300781"/>
    <w:rsid w:val="00300EAF"/>
    <w:rsid w:val="0030183D"/>
    <w:rsid w:val="0030281D"/>
    <w:rsid w:val="00302836"/>
    <w:rsid w:val="00303286"/>
    <w:rsid w:val="00304AE7"/>
    <w:rsid w:val="00304C07"/>
    <w:rsid w:val="0030513E"/>
    <w:rsid w:val="00305FEA"/>
    <w:rsid w:val="003064B9"/>
    <w:rsid w:val="00307CEA"/>
    <w:rsid w:val="00307D9F"/>
    <w:rsid w:val="003111A4"/>
    <w:rsid w:val="00311358"/>
    <w:rsid w:val="00311EDF"/>
    <w:rsid w:val="003132B1"/>
    <w:rsid w:val="00315A40"/>
    <w:rsid w:val="00316CC0"/>
    <w:rsid w:val="00322174"/>
    <w:rsid w:val="00322DF4"/>
    <w:rsid w:val="00322F97"/>
    <w:rsid w:val="00324251"/>
    <w:rsid w:val="00325EEC"/>
    <w:rsid w:val="00327357"/>
    <w:rsid w:val="00333B2C"/>
    <w:rsid w:val="00333CDC"/>
    <w:rsid w:val="0033450B"/>
    <w:rsid w:val="00334EC8"/>
    <w:rsid w:val="003354B2"/>
    <w:rsid w:val="00341631"/>
    <w:rsid w:val="003422C2"/>
    <w:rsid w:val="0034476B"/>
    <w:rsid w:val="003451E7"/>
    <w:rsid w:val="00345FBF"/>
    <w:rsid w:val="00346B90"/>
    <w:rsid w:val="00347AB9"/>
    <w:rsid w:val="00347B4D"/>
    <w:rsid w:val="00347D0F"/>
    <w:rsid w:val="00351FBA"/>
    <w:rsid w:val="00352802"/>
    <w:rsid w:val="00352BAA"/>
    <w:rsid w:val="00352C53"/>
    <w:rsid w:val="0035357A"/>
    <w:rsid w:val="00353877"/>
    <w:rsid w:val="00353ADC"/>
    <w:rsid w:val="00354103"/>
    <w:rsid w:val="003556BE"/>
    <w:rsid w:val="00356C39"/>
    <w:rsid w:val="00360519"/>
    <w:rsid w:val="00360FD9"/>
    <w:rsid w:val="003614B1"/>
    <w:rsid w:val="00361DF5"/>
    <w:rsid w:val="0036377D"/>
    <w:rsid w:val="00363CC2"/>
    <w:rsid w:val="00364EC2"/>
    <w:rsid w:val="00365DE2"/>
    <w:rsid w:val="00367B3B"/>
    <w:rsid w:val="00370440"/>
    <w:rsid w:val="00370E2F"/>
    <w:rsid w:val="00373883"/>
    <w:rsid w:val="003755A7"/>
    <w:rsid w:val="00375B17"/>
    <w:rsid w:val="00375E54"/>
    <w:rsid w:val="003763CB"/>
    <w:rsid w:val="00376A2C"/>
    <w:rsid w:val="00376A30"/>
    <w:rsid w:val="00376CFA"/>
    <w:rsid w:val="00377609"/>
    <w:rsid w:val="00377B61"/>
    <w:rsid w:val="00380CC7"/>
    <w:rsid w:val="00384460"/>
    <w:rsid w:val="003846F5"/>
    <w:rsid w:val="00384DDF"/>
    <w:rsid w:val="00385678"/>
    <w:rsid w:val="003859B9"/>
    <w:rsid w:val="00385CFD"/>
    <w:rsid w:val="003866F2"/>
    <w:rsid w:val="00386B63"/>
    <w:rsid w:val="0038751B"/>
    <w:rsid w:val="003877CC"/>
    <w:rsid w:val="00392187"/>
    <w:rsid w:val="00393B04"/>
    <w:rsid w:val="003949D3"/>
    <w:rsid w:val="00394A52"/>
    <w:rsid w:val="00395AA0"/>
    <w:rsid w:val="003A0A17"/>
    <w:rsid w:val="003A16BD"/>
    <w:rsid w:val="003A23DE"/>
    <w:rsid w:val="003A2D01"/>
    <w:rsid w:val="003A3943"/>
    <w:rsid w:val="003A73EF"/>
    <w:rsid w:val="003B0F2D"/>
    <w:rsid w:val="003B135E"/>
    <w:rsid w:val="003B28FB"/>
    <w:rsid w:val="003B4108"/>
    <w:rsid w:val="003B420D"/>
    <w:rsid w:val="003B442A"/>
    <w:rsid w:val="003B5E4B"/>
    <w:rsid w:val="003B644F"/>
    <w:rsid w:val="003B6943"/>
    <w:rsid w:val="003B6A8C"/>
    <w:rsid w:val="003C1F00"/>
    <w:rsid w:val="003C5D05"/>
    <w:rsid w:val="003C64A3"/>
    <w:rsid w:val="003D122D"/>
    <w:rsid w:val="003D1429"/>
    <w:rsid w:val="003D2F98"/>
    <w:rsid w:val="003D3E5C"/>
    <w:rsid w:val="003D7597"/>
    <w:rsid w:val="003E2837"/>
    <w:rsid w:val="003E2B91"/>
    <w:rsid w:val="003E3426"/>
    <w:rsid w:val="003E3584"/>
    <w:rsid w:val="003E44FE"/>
    <w:rsid w:val="003E4694"/>
    <w:rsid w:val="003E5048"/>
    <w:rsid w:val="003F1EFB"/>
    <w:rsid w:val="003F22D3"/>
    <w:rsid w:val="003F2D97"/>
    <w:rsid w:val="003F48C8"/>
    <w:rsid w:val="003F63FD"/>
    <w:rsid w:val="004006AE"/>
    <w:rsid w:val="00400D5A"/>
    <w:rsid w:val="00402744"/>
    <w:rsid w:val="00403FDC"/>
    <w:rsid w:val="004043E8"/>
    <w:rsid w:val="00404BC6"/>
    <w:rsid w:val="004062C0"/>
    <w:rsid w:val="004067BB"/>
    <w:rsid w:val="00407CFE"/>
    <w:rsid w:val="00410BFC"/>
    <w:rsid w:val="004124E7"/>
    <w:rsid w:val="00413293"/>
    <w:rsid w:val="004134D2"/>
    <w:rsid w:val="00413739"/>
    <w:rsid w:val="00414EBD"/>
    <w:rsid w:val="00415ED9"/>
    <w:rsid w:val="004205EE"/>
    <w:rsid w:val="00421B4D"/>
    <w:rsid w:val="00421D48"/>
    <w:rsid w:val="00424434"/>
    <w:rsid w:val="00424DCC"/>
    <w:rsid w:val="004258B1"/>
    <w:rsid w:val="00430654"/>
    <w:rsid w:val="00433E6B"/>
    <w:rsid w:val="00435D04"/>
    <w:rsid w:val="00436DE0"/>
    <w:rsid w:val="00437D42"/>
    <w:rsid w:val="00440F8B"/>
    <w:rsid w:val="0044217B"/>
    <w:rsid w:val="00442554"/>
    <w:rsid w:val="0044422A"/>
    <w:rsid w:val="00445DB0"/>
    <w:rsid w:val="00445E37"/>
    <w:rsid w:val="00446230"/>
    <w:rsid w:val="0044655E"/>
    <w:rsid w:val="00447248"/>
    <w:rsid w:val="0044778E"/>
    <w:rsid w:val="00450274"/>
    <w:rsid w:val="004503BB"/>
    <w:rsid w:val="0045094D"/>
    <w:rsid w:val="00450D23"/>
    <w:rsid w:val="00452584"/>
    <w:rsid w:val="00452951"/>
    <w:rsid w:val="00454434"/>
    <w:rsid w:val="0045639E"/>
    <w:rsid w:val="00456E2D"/>
    <w:rsid w:val="0045748C"/>
    <w:rsid w:val="00457C9A"/>
    <w:rsid w:val="00457E15"/>
    <w:rsid w:val="00460658"/>
    <w:rsid w:val="00462659"/>
    <w:rsid w:val="00463D20"/>
    <w:rsid w:val="0046448B"/>
    <w:rsid w:val="004656B9"/>
    <w:rsid w:val="0046646C"/>
    <w:rsid w:val="00472EC2"/>
    <w:rsid w:val="00474A59"/>
    <w:rsid w:val="00475515"/>
    <w:rsid w:val="00480EC3"/>
    <w:rsid w:val="00481EA3"/>
    <w:rsid w:val="004820BC"/>
    <w:rsid w:val="00484359"/>
    <w:rsid w:val="00484550"/>
    <w:rsid w:val="0048653C"/>
    <w:rsid w:val="0048767B"/>
    <w:rsid w:val="004903D0"/>
    <w:rsid w:val="0049065D"/>
    <w:rsid w:val="004919B7"/>
    <w:rsid w:val="00492B73"/>
    <w:rsid w:val="00496CD0"/>
    <w:rsid w:val="00496E46"/>
    <w:rsid w:val="004A12DD"/>
    <w:rsid w:val="004A4AAA"/>
    <w:rsid w:val="004A5A2A"/>
    <w:rsid w:val="004A6C3F"/>
    <w:rsid w:val="004A6F7A"/>
    <w:rsid w:val="004A7816"/>
    <w:rsid w:val="004B42D6"/>
    <w:rsid w:val="004B43A3"/>
    <w:rsid w:val="004B73A0"/>
    <w:rsid w:val="004B7CA2"/>
    <w:rsid w:val="004B7D6C"/>
    <w:rsid w:val="004C59AA"/>
    <w:rsid w:val="004D1227"/>
    <w:rsid w:val="004D1FB6"/>
    <w:rsid w:val="004D2A0C"/>
    <w:rsid w:val="004D334D"/>
    <w:rsid w:val="004D5482"/>
    <w:rsid w:val="004D551A"/>
    <w:rsid w:val="004E135E"/>
    <w:rsid w:val="004E1E44"/>
    <w:rsid w:val="004E2287"/>
    <w:rsid w:val="004E2CF1"/>
    <w:rsid w:val="004E31F0"/>
    <w:rsid w:val="004E4AE4"/>
    <w:rsid w:val="004E56A9"/>
    <w:rsid w:val="004E575E"/>
    <w:rsid w:val="004E6787"/>
    <w:rsid w:val="004E76B2"/>
    <w:rsid w:val="004E7B14"/>
    <w:rsid w:val="004E7F97"/>
    <w:rsid w:val="004F103D"/>
    <w:rsid w:val="004F1FFF"/>
    <w:rsid w:val="004F3384"/>
    <w:rsid w:val="004F4FCB"/>
    <w:rsid w:val="004F5E7F"/>
    <w:rsid w:val="00500995"/>
    <w:rsid w:val="00501F5E"/>
    <w:rsid w:val="00502ECB"/>
    <w:rsid w:val="00503BF5"/>
    <w:rsid w:val="005041CB"/>
    <w:rsid w:val="00504626"/>
    <w:rsid w:val="005059BC"/>
    <w:rsid w:val="00505D23"/>
    <w:rsid w:val="005065E7"/>
    <w:rsid w:val="00506DC3"/>
    <w:rsid w:val="00507A76"/>
    <w:rsid w:val="0051026B"/>
    <w:rsid w:val="00510E53"/>
    <w:rsid w:val="00511976"/>
    <w:rsid w:val="00514864"/>
    <w:rsid w:val="00515EF0"/>
    <w:rsid w:val="00517756"/>
    <w:rsid w:val="00524DD4"/>
    <w:rsid w:val="005259BA"/>
    <w:rsid w:val="00526A79"/>
    <w:rsid w:val="005272B0"/>
    <w:rsid w:val="00531216"/>
    <w:rsid w:val="00531E17"/>
    <w:rsid w:val="00533C96"/>
    <w:rsid w:val="00533EAD"/>
    <w:rsid w:val="00534181"/>
    <w:rsid w:val="005341EB"/>
    <w:rsid w:val="00535752"/>
    <w:rsid w:val="0053683C"/>
    <w:rsid w:val="00536F49"/>
    <w:rsid w:val="00537B8F"/>
    <w:rsid w:val="0054009A"/>
    <w:rsid w:val="00541549"/>
    <w:rsid w:val="005446F0"/>
    <w:rsid w:val="00545018"/>
    <w:rsid w:val="0054502C"/>
    <w:rsid w:val="00545114"/>
    <w:rsid w:val="0054557E"/>
    <w:rsid w:val="00547B93"/>
    <w:rsid w:val="00550029"/>
    <w:rsid w:val="0055039D"/>
    <w:rsid w:val="00554443"/>
    <w:rsid w:val="0055522F"/>
    <w:rsid w:val="0055581E"/>
    <w:rsid w:val="00555BDE"/>
    <w:rsid w:val="00555F79"/>
    <w:rsid w:val="0055787F"/>
    <w:rsid w:val="00560060"/>
    <w:rsid w:val="00560BCF"/>
    <w:rsid w:val="00561B1E"/>
    <w:rsid w:val="00561F28"/>
    <w:rsid w:val="00562264"/>
    <w:rsid w:val="005624FE"/>
    <w:rsid w:val="005643AE"/>
    <w:rsid w:val="00564A73"/>
    <w:rsid w:val="00564BC8"/>
    <w:rsid w:val="00567E30"/>
    <w:rsid w:val="0057321A"/>
    <w:rsid w:val="00575580"/>
    <w:rsid w:val="005764A0"/>
    <w:rsid w:val="005804C4"/>
    <w:rsid w:val="0058284A"/>
    <w:rsid w:val="00582CC7"/>
    <w:rsid w:val="00583E02"/>
    <w:rsid w:val="0058402F"/>
    <w:rsid w:val="0058560A"/>
    <w:rsid w:val="005856ED"/>
    <w:rsid w:val="005862C9"/>
    <w:rsid w:val="0058646D"/>
    <w:rsid w:val="00586C0A"/>
    <w:rsid w:val="005875F8"/>
    <w:rsid w:val="005909BC"/>
    <w:rsid w:val="00590E83"/>
    <w:rsid w:val="00593C90"/>
    <w:rsid w:val="00593F45"/>
    <w:rsid w:val="00594323"/>
    <w:rsid w:val="005944B5"/>
    <w:rsid w:val="00594991"/>
    <w:rsid w:val="00596B7E"/>
    <w:rsid w:val="005A1533"/>
    <w:rsid w:val="005A2642"/>
    <w:rsid w:val="005A2D9A"/>
    <w:rsid w:val="005A2DA0"/>
    <w:rsid w:val="005A3831"/>
    <w:rsid w:val="005A3BF6"/>
    <w:rsid w:val="005A468F"/>
    <w:rsid w:val="005A5C75"/>
    <w:rsid w:val="005A6B1F"/>
    <w:rsid w:val="005A7D32"/>
    <w:rsid w:val="005B1FB5"/>
    <w:rsid w:val="005B2EBD"/>
    <w:rsid w:val="005B7E1E"/>
    <w:rsid w:val="005C0DEA"/>
    <w:rsid w:val="005C19AD"/>
    <w:rsid w:val="005C2DE1"/>
    <w:rsid w:val="005C4809"/>
    <w:rsid w:val="005C48ED"/>
    <w:rsid w:val="005C6410"/>
    <w:rsid w:val="005D0906"/>
    <w:rsid w:val="005D11A5"/>
    <w:rsid w:val="005D1F06"/>
    <w:rsid w:val="005D43BE"/>
    <w:rsid w:val="005D6432"/>
    <w:rsid w:val="005E0D62"/>
    <w:rsid w:val="005E1F14"/>
    <w:rsid w:val="005E208C"/>
    <w:rsid w:val="005E261F"/>
    <w:rsid w:val="005E31CB"/>
    <w:rsid w:val="005E32D2"/>
    <w:rsid w:val="005E4A67"/>
    <w:rsid w:val="005E4F29"/>
    <w:rsid w:val="005E5C5F"/>
    <w:rsid w:val="005E5D19"/>
    <w:rsid w:val="005E6005"/>
    <w:rsid w:val="005E7099"/>
    <w:rsid w:val="005E736D"/>
    <w:rsid w:val="005E7B91"/>
    <w:rsid w:val="005F0444"/>
    <w:rsid w:val="005F610F"/>
    <w:rsid w:val="005F6118"/>
    <w:rsid w:val="005F6813"/>
    <w:rsid w:val="005F70DF"/>
    <w:rsid w:val="005F758E"/>
    <w:rsid w:val="0060022F"/>
    <w:rsid w:val="0060041F"/>
    <w:rsid w:val="00601C38"/>
    <w:rsid w:val="00601D93"/>
    <w:rsid w:val="00603156"/>
    <w:rsid w:val="00603C0F"/>
    <w:rsid w:val="00605059"/>
    <w:rsid w:val="0060540F"/>
    <w:rsid w:val="006104B7"/>
    <w:rsid w:val="0061255B"/>
    <w:rsid w:val="00612E2F"/>
    <w:rsid w:val="006135D2"/>
    <w:rsid w:val="00614878"/>
    <w:rsid w:val="006151ED"/>
    <w:rsid w:val="006152A1"/>
    <w:rsid w:val="00620942"/>
    <w:rsid w:val="0062410C"/>
    <w:rsid w:val="006248BF"/>
    <w:rsid w:val="00624CC7"/>
    <w:rsid w:val="006250E6"/>
    <w:rsid w:val="00625960"/>
    <w:rsid w:val="00625CF2"/>
    <w:rsid w:val="00627F02"/>
    <w:rsid w:val="00630B4B"/>
    <w:rsid w:val="006324BA"/>
    <w:rsid w:val="00633720"/>
    <w:rsid w:val="006339CB"/>
    <w:rsid w:val="00634646"/>
    <w:rsid w:val="00635A85"/>
    <w:rsid w:val="00635B19"/>
    <w:rsid w:val="00637615"/>
    <w:rsid w:val="006415C9"/>
    <w:rsid w:val="00641B53"/>
    <w:rsid w:val="00642582"/>
    <w:rsid w:val="00647ED9"/>
    <w:rsid w:val="00650C7C"/>
    <w:rsid w:val="0065181B"/>
    <w:rsid w:val="00652479"/>
    <w:rsid w:val="00652FDF"/>
    <w:rsid w:val="00653AED"/>
    <w:rsid w:val="00653D60"/>
    <w:rsid w:val="00656EF4"/>
    <w:rsid w:val="00661217"/>
    <w:rsid w:val="006617E6"/>
    <w:rsid w:val="00662BA5"/>
    <w:rsid w:val="00663D20"/>
    <w:rsid w:val="00665714"/>
    <w:rsid w:val="00666A7F"/>
    <w:rsid w:val="00667F14"/>
    <w:rsid w:val="006709D5"/>
    <w:rsid w:val="00670CFE"/>
    <w:rsid w:val="006731E5"/>
    <w:rsid w:val="006737D0"/>
    <w:rsid w:val="006740E3"/>
    <w:rsid w:val="0067437C"/>
    <w:rsid w:val="006749DD"/>
    <w:rsid w:val="00674C04"/>
    <w:rsid w:val="00675315"/>
    <w:rsid w:val="0067547E"/>
    <w:rsid w:val="006754F0"/>
    <w:rsid w:val="00677DF5"/>
    <w:rsid w:val="006803D6"/>
    <w:rsid w:val="006806A3"/>
    <w:rsid w:val="0068087F"/>
    <w:rsid w:val="006814C8"/>
    <w:rsid w:val="0068164B"/>
    <w:rsid w:val="00683EBF"/>
    <w:rsid w:val="00685766"/>
    <w:rsid w:val="0068626B"/>
    <w:rsid w:val="00687CAE"/>
    <w:rsid w:val="006900A9"/>
    <w:rsid w:val="00690A47"/>
    <w:rsid w:val="0069210B"/>
    <w:rsid w:val="00692E03"/>
    <w:rsid w:val="006933B1"/>
    <w:rsid w:val="00693B5C"/>
    <w:rsid w:val="006942FF"/>
    <w:rsid w:val="006A03B7"/>
    <w:rsid w:val="006A04E5"/>
    <w:rsid w:val="006A2BBE"/>
    <w:rsid w:val="006A2C06"/>
    <w:rsid w:val="006A325E"/>
    <w:rsid w:val="006A33B0"/>
    <w:rsid w:val="006A48A7"/>
    <w:rsid w:val="006A580A"/>
    <w:rsid w:val="006A6EEE"/>
    <w:rsid w:val="006A7D1E"/>
    <w:rsid w:val="006A7FDB"/>
    <w:rsid w:val="006B0D30"/>
    <w:rsid w:val="006B2795"/>
    <w:rsid w:val="006B2905"/>
    <w:rsid w:val="006B4A8B"/>
    <w:rsid w:val="006B4F3C"/>
    <w:rsid w:val="006B5C07"/>
    <w:rsid w:val="006B70CA"/>
    <w:rsid w:val="006B7456"/>
    <w:rsid w:val="006C0D67"/>
    <w:rsid w:val="006C1E19"/>
    <w:rsid w:val="006C2353"/>
    <w:rsid w:val="006C6A3C"/>
    <w:rsid w:val="006C746A"/>
    <w:rsid w:val="006C74B6"/>
    <w:rsid w:val="006C7CFF"/>
    <w:rsid w:val="006D0A73"/>
    <w:rsid w:val="006D12BC"/>
    <w:rsid w:val="006D13FF"/>
    <w:rsid w:val="006D1405"/>
    <w:rsid w:val="006D1B96"/>
    <w:rsid w:val="006D23B2"/>
    <w:rsid w:val="006D3CDB"/>
    <w:rsid w:val="006D50D3"/>
    <w:rsid w:val="006D5501"/>
    <w:rsid w:val="006D5796"/>
    <w:rsid w:val="006E1217"/>
    <w:rsid w:val="006E4425"/>
    <w:rsid w:val="006E559E"/>
    <w:rsid w:val="006E59FD"/>
    <w:rsid w:val="006E5B41"/>
    <w:rsid w:val="006E5E32"/>
    <w:rsid w:val="006E5E6C"/>
    <w:rsid w:val="006E7725"/>
    <w:rsid w:val="006F183C"/>
    <w:rsid w:val="006F1FA6"/>
    <w:rsid w:val="006F29A4"/>
    <w:rsid w:val="006F35CB"/>
    <w:rsid w:val="006F3C08"/>
    <w:rsid w:val="006F3E11"/>
    <w:rsid w:val="006F4E52"/>
    <w:rsid w:val="006F6697"/>
    <w:rsid w:val="00700506"/>
    <w:rsid w:val="00701757"/>
    <w:rsid w:val="007027EF"/>
    <w:rsid w:val="00703A72"/>
    <w:rsid w:val="007064C5"/>
    <w:rsid w:val="00712D3C"/>
    <w:rsid w:val="00713D3B"/>
    <w:rsid w:val="0071596E"/>
    <w:rsid w:val="00721A3E"/>
    <w:rsid w:val="007220D9"/>
    <w:rsid w:val="007227D1"/>
    <w:rsid w:val="00722C15"/>
    <w:rsid w:val="007237B3"/>
    <w:rsid w:val="00723C85"/>
    <w:rsid w:val="00731884"/>
    <w:rsid w:val="00731D55"/>
    <w:rsid w:val="00733811"/>
    <w:rsid w:val="00733A7E"/>
    <w:rsid w:val="007363FC"/>
    <w:rsid w:val="0073684A"/>
    <w:rsid w:val="007371C2"/>
    <w:rsid w:val="00737A07"/>
    <w:rsid w:val="00737C18"/>
    <w:rsid w:val="00737F0F"/>
    <w:rsid w:val="0074235B"/>
    <w:rsid w:val="0074295D"/>
    <w:rsid w:val="007455D5"/>
    <w:rsid w:val="007466D2"/>
    <w:rsid w:val="00747194"/>
    <w:rsid w:val="00747963"/>
    <w:rsid w:val="00747D7A"/>
    <w:rsid w:val="007501C4"/>
    <w:rsid w:val="00753362"/>
    <w:rsid w:val="007549D5"/>
    <w:rsid w:val="00755FE7"/>
    <w:rsid w:val="0075790A"/>
    <w:rsid w:val="00761EBA"/>
    <w:rsid w:val="00762CBA"/>
    <w:rsid w:val="00765C1E"/>
    <w:rsid w:val="00766773"/>
    <w:rsid w:val="0076772D"/>
    <w:rsid w:val="00767D4A"/>
    <w:rsid w:val="00767E5F"/>
    <w:rsid w:val="00770455"/>
    <w:rsid w:val="007710B1"/>
    <w:rsid w:val="007723A2"/>
    <w:rsid w:val="00773269"/>
    <w:rsid w:val="0077348E"/>
    <w:rsid w:val="00774DDA"/>
    <w:rsid w:val="0077516D"/>
    <w:rsid w:val="0077643F"/>
    <w:rsid w:val="00780761"/>
    <w:rsid w:val="00780D5F"/>
    <w:rsid w:val="0078173C"/>
    <w:rsid w:val="00781831"/>
    <w:rsid w:val="00781C71"/>
    <w:rsid w:val="007821AB"/>
    <w:rsid w:val="00782451"/>
    <w:rsid w:val="0078583D"/>
    <w:rsid w:val="0078610A"/>
    <w:rsid w:val="00787F61"/>
    <w:rsid w:val="007902BF"/>
    <w:rsid w:val="00790700"/>
    <w:rsid w:val="0079297E"/>
    <w:rsid w:val="00792F63"/>
    <w:rsid w:val="00793A48"/>
    <w:rsid w:val="007963F9"/>
    <w:rsid w:val="00796881"/>
    <w:rsid w:val="007A01E3"/>
    <w:rsid w:val="007A2E6C"/>
    <w:rsid w:val="007A626E"/>
    <w:rsid w:val="007A67BF"/>
    <w:rsid w:val="007A750F"/>
    <w:rsid w:val="007B12F9"/>
    <w:rsid w:val="007B1B4B"/>
    <w:rsid w:val="007B4F75"/>
    <w:rsid w:val="007B5E85"/>
    <w:rsid w:val="007B685F"/>
    <w:rsid w:val="007B6A1C"/>
    <w:rsid w:val="007B77BE"/>
    <w:rsid w:val="007B7891"/>
    <w:rsid w:val="007C043B"/>
    <w:rsid w:val="007C211A"/>
    <w:rsid w:val="007C2CFC"/>
    <w:rsid w:val="007C3CB4"/>
    <w:rsid w:val="007C49CA"/>
    <w:rsid w:val="007C4D1D"/>
    <w:rsid w:val="007C64A6"/>
    <w:rsid w:val="007C695C"/>
    <w:rsid w:val="007C7191"/>
    <w:rsid w:val="007D169A"/>
    <w:rsid w:val="007D1FC3"/>
    <w:rsid w:val="007D4C2C"/>
    <w:rsid w:val="007D69EE"/>
    <w:rsid w:val="007D702A"/>
    <w:rsid w:val="007E07CB"/>
    <w:rsid w:val="007E2095"/>
    <w:rsid w:val="007E619A"/>
    <w:rsid w:val="007E61EA"/>
    <w:rsid w:val="007E65C0"/>
    <w:rsid w:val="007E7862"/>
    <w:rsid w:val="007F10F8"/>
    <w:rsid w:val="007F504D"/>
    <w:rsid w:val="007F6027"/>
    <w:rsid w:val="007F677C"/>
    <w:rsid w:val="007F6FDA"/>
    <w:rsid w:val="007F7472"/>
    <w:rsid w:val="007F7692"/>
    <w:rsid w:val="00800673"/>
    <w:rsid w:val="00802357"/>
    <w:rsid w:val="0080236E"/>
    <w:rsid w:val="00802646"/>
    <w:rsid w:val="008029B8"/>
    <w:rsid w:val="0080425E"/>
    <w:rsid w:val="008047D5"/>
    <w:rsid w:val="00806053"/>
    <w:rsid w:val="00806D62"/>
    <w:rsid w:val="00811BED"/>
    <w:rsid w:val="00812FFD"/>
    <w:rsid w:val="008146FE"/>
    <w:rsid w:val="008149D8"/>
    <w:rsid w:val="00815375"/>
    <w:rsid w:val="00815CE8"/>
    <w:rsid w:val="00816D4D"/>
    <w:rsid w:val="00820FFD"/>
    <w:rsid w:val="008215F7"/>
    <w:rsid w:val="0082388B"/>
    <w:rsid w:val="00823BE7"/>
    <w:rsid w:val="00823C0C"/>
    <w:rsid w:val="00825E36"/>
    <w:rsid w:val="00825F0C"/>
    <w:rsid w:val="00825FBE"/>
    <w:rsid w:val="00827232"/>
    <w:rsid w:val="00827414"/>
    <w:rsid w:val="00827E30"/>
    <w:rsid w:val="00834067"/>
    <w:rsid w:val="00841104"/>
    <w:rsid w:val="0084256E"/>
    <w:rsid w:val="008438A6"/>
    <w:rsid w:val="00843914"/>
    <w:rsid w:val="00846ABC"/>
    <w:rsid w:val="00846CDD"/>
    <w:rsid w:val="00850AE0"/>
    <w:rsid w:val="0085134B"/>
    <w:rsid w:val="00852D5A"/>
    <w:rsid w:val="00854718"/>
    <w:rsid w:val="0085498A"/>
    <w:rsid w:val="00857CCC"/>
    <w:rsid w:val="008605C5"/>
    <w:rsid w:val="00860720"/>
    <w:rsid w:val="008610FD"/>
    <w:rsid w:val="00861CAD"/>
    <w:rsid w:val="008633ED"/>
    <w:rsid w:val="00863E70"/>
    <w:rsid w:val="008656AB"/>
    <w:rsid w:val="008658AA"/>
    <w:rsid w:val="00865F48"/>
    <w:rsid w:val="00866F52"/>
    <w:rsid w:val="00866F66"/>
    <w:rsid w:val="00870F7F"/>
    <w:rsid w:val="00871CF6"/>
    <w:rsid w:val="0087200A"/>
    <w:rsid w:val="008740A6"/>
    <w:rsid w:val="008766D4"/>
    <w:rsid w:val="008772B9"/>
    <w:rsid w:val="00877965"/>
    <w:rsid w:val="008802BD"/>
    <w:rsid w:val="0088299B"/>
    <w:rsid w:val="00882F47"/>
    <w:rsid w:val="008831C2"/>
    <w:rsid w:val="008832C3"/>
    <w:rsid w:val="0088434E"/>
    <w:rsid w:val="00884E16"/>
    <w:rsid w:val="00885A01"/>
    <w:rsid w:val="00891145"/>
    <w:rsid w:val="00892CD6"/>
    <w:rsid w:val="008941A3"/>
    <w:rsid w:val="00896A46"/>
    <w:rsid w:val="008A0303"/>
    <w:rsid w:val="008A2C99"/>
    <w:rsid w:val="008A3E21"/>
    <w:rsid w:val="008A3FDB"/>
    <w:rsid w:val="008A49ED"/>
    <w:rsid w:val="008A4A6B"/>
    <w:rsid w:val="008A504B"/>
    <w:rsid w:val="008A50AA"/>
    <w:rsid w:val="008A53AE"/>
    <w:rsid w:val="008A582E"/>
    <w:rsid w:val="008A593E"/>
    <w:rsid w:val="008A6C6C"/>
    <w:rsid w:val="008B13A6"/>
    <w:rsid w:val="008B3C86"/>
    <w:rsid w:val="008B3D3F"/>
    <w:rsid w:val="008B7F18"/>
    <w:rsid w:val="008C1FD0"/>
    <w:rsid w:val="008C20AD"/>
    <w:rsid w:val="008C2C57"/>
    <w:rsid w:val="008C2F92"/>
    <w:rsid w:val="008C79B9"/>
    <w:rsid w:val="008D221F"/>
    <w:rsid w:val="008D2D71"/>
    <w:rsid w:val="008D4F8F"/>
    <w:rsid w:val="008D5326"/>
    <w:rsid w:val="008D5CB4"/>
    <w:rsid w:val="008D5F0B"/>
    <w:rsid w:val="008D6148"/>
    <w:rsid w:val="008D66A7"/>
    <w:rsid w:val="008D6E91"/>
    <w:rsid w:val="008E098A"/>
    <w:rsid w:val="008E0F36"/>
    <w:rsid w:val="008E1480"/>
    <w:rsid w:val="008E3B72"/>
    <w:rsid w:val="008E5548"/>
    <w:rsid w:val="008E67FB"/>
    <w:rsid w:val="008E6CB9"/>
    <w:rsid w:val="008E6E4F"/>
    <w:rsid w:val="008E71BC"/>
    <w:rsid w:val="008E7EFF"/>
    <w:rsid w:val="008F141A"/>
    <w:rsid w:val="008F20C8"/>
    <w:rsid w:val="008F2220"/>
    <w:rsid w:val="008F332B"/>
    <w:rsid w:val="008F38AC"/>
    <w:rsid w:val="008F7EB9"/>
    <w:rsid w:val="008F7EFB"/>
    <w:rsid w:val="0090004E"/>
    <w:rsid w:val="00900530"/>
    <w:rsid w:val="00900D33"/>
    <w:rsid w:val="00901C93"/>
    <w:rsid w:val="00901E5A"/>
    <w:rsid w:val="00903197"/>
    <w:rsid w:val="00904FB6"/>
    <w:rsid w:val="00905426"/>
    <w:rsid w:val="00905D05"/>
    <w:rsid w:val="00905FC5"/>
    <w:rsid w:val="009078AA"/>
    <w:rsid w:val="0091111D"/>
    <w:rsid w:val="00911C32"/>
    <w:rsid w:val="00916221"/>
    <w:rsid w:val="00916439"/>
    <w:rsid w:val="00916E05"/>
    <w:rsid w:val="009206F4"/>
    <w:rsid w:val="009231F1"/>
    <w:rsid w:val="00923BA6"/>
    <w:rsid w:val="00925D4C"/>
    <w:rsid w:val="009263CC"/>
    <w:rsid w:val="009272F6"/>
    <w:rsid w:val="0092797C"/>
    <w:rsid w:val="00927D2E"/>
    <w:rsid w:val="00927D34"/>
    <w:rsid w:val="0093064C"/>
    <w:rsid w:val="0093079D"/>
    <w:rsid w:val="00930E1E"/>
    <w:rsid w:val="00931049"/>
    <w:rsid w:val="00931B82"/>
    <w:rsid w:val="00932F78"/>
    <w:rsid w:val="00934DF8"/>
    <w:rsid w:val="00940460"/>
    <w:rsid w:val="00940ADB"/>
    <w:rsid w:val="0094140C"/>
    <w:rsid w:val="00944828"/>
    <w:rsid w:val="009452E0"/>
    <w:rsid w:val="009474CB"/>
    <w:rsid w:val="009522E2"/>
    <w:rsid w:val="00952A05"/>
    <w:rsid w:val="00952C33"/>
    <w:rsid w:val="0095381D"/>
    <w:rsid w:val="00954107"/>
    <w:rsid w:val="00954A71"/>
    <w:rsid w:val="0096086F"/>
    <w:rsid w:val="0096209E"/>
    <w:rsid w:val="009623F6"/>
    <w:rsid w:val="00963F4D"/>
    <w:rsid w:val="009642D3"/>
    <w:rsid w:val="009650E6"/>
    <w:rsid w:val="009674CF"/>
    <w:rsid w:val="0096785E"/>
    <w:rsid w:val="00970076"/>
    <w:rsid w:val="00970759"/>
    <w:rsid w:val="00971B68"/>
    <w:rsid w:val="00972602"/>
    <w:rsid w:val="00972B7F"/>
    <w:rsid w:val="00974AF9"/>
    <w:rsid w:val="00974B54"/>
    <w:rsid w:val="009759D7"/>
    <w:rsid w:val="00975FB8"/>
    <w:rsid w:val="00976EAD"/>
    <w:rsid w:val="009812C5"/>
    <w:rsid w:val="00983D39"/>
    <w:rsid w:val="00984062"/>
    <w:rsid w:val="0098458A"/>
    <w:rsid w:val="00984F39"/>
    <w:rsid w:val="009850C9"/>
    <w:rsid w:val="00986881"/>
    <w:rsid w:val="00986EB9"/>
    <w:rsid w:val="00990C0F"/>
    <w:rsid w:val="00990DCE"/>
    <w:rsid w:val="00990EE7"/>
    <w:rsid w:val="00990F1B"/>
    <w:rsid w:val="00991E60"/>
    <w:rsid w:val="00992645"/>
    <w:rsid w:val="00992D7B"/>
    <w:rsid w:val="00993C6E"/>
    <w:rsid w:val="00994335"/>
    <w:rsid w:val="00994DBC"/>
    <w:rsid w:val="009957DD"/>
    <w:rsid w:val="00995FB7"/>
    <w:rsid w:val="00996B27"/>
    <w:rsid w:val="009A162D"/>
    <w:rsid w:val="009A2686"/>
    <w:rsid w:val="009A4B62"/>
    <w:rsid w:val="009A59C3"/>
    <w:rsid w:val="009B0DD4"/>
    <w:rsid w:val="009B56A3"/>
    <w:rsid w:val="009C0CAF"/>
    <w:rsid w:val="009C23D6"/>
    <w:rsid w:val="009C3190"/>
    <w:rsid w:val="009C387B"/>
    <w:rsid w:val="009C3CD1"/>
    <w:rsid w:val="009C3E9F"/>
    <w:rsid w:val="009C6440"/>
    <w:rsid w:val="009C6E31"/>
    <w:rsid w:val="009C6EBA"/>
    <w:rsid w:val="009C7B51"/>
    <w:rsid w:val="009D0FE1"/>
    <w:rsid w:val="009D18B2"/>
    <w:rsid w:val="009D19C8"/>
    <w:rsid w:val="009D2D4B"/>
    <w:rsid w:val="009D2F67"/>
    <w:rsid w:val="009D414E"/>
    <w:rsid w:val="009D49CD"/>
    <w:rsid w:val="009D64F7"/>
    <w:rsid w:val="009D7258"/>
    <w:rsid w:val="009D73FD"/>
    <w:rsid w:val="009E0448"/>
    <w:rsid w:val="009E09D4"/>
    <w:rsid w:val="009E1BEC"/>
    <w:rsid w:val="009E1E5E"/>
    <w:rsid w:val="009E3BAA"/>
    <w:rsid w:val="009E4F1A"/>
    <w:rsid w:val="009E55A3"/>
    <w:rsid w:val="009F0F36"/>
    <w:rsid w:val="009F22B2"/>
    <w:rsid w:val="009F3710"/>
    <w:rsid w:val="009F38DE"/>
    <w:rsid w:val="009F5948"/>
    <w:rsid w:val="009F6F17"/>
    <w:rsid w:val="009F6F7E"/>
    <w:rsid w:val="009F7989"/>
    <w:rsid w:val="00A0047D"/>
    <w:rsid w:val="00A00A20"/>
    <w:rsid w:val="00A01801"/>
    <w:rsid w:val="00A030FB"/>
    <w:rsid w:val="00A03249"/>
    <w:rsid w:val="00A0440A"/>
    <w:rsid w:val="00A0641A"/>
    <w:rsid w:val="00A073E4"/>
    <w:rsid w:val="00A10BF0"/>
    <w:rsid w:val="00A111DC"/>
    <w:rsid w:val="00A128F8"/>
    <w:rsid w:val="00A12B00"/>
    <w:rsid w:val="00A13723"/>
    <w:rsid w:val="00A14006"/>
    <w:rsid w:val="00A143FB"/>
    <w:rsid w:val="00A16B54"/>
    <w:rsid w:val="00A16E90"/>
    <w:rsid w:val="00A17C36"/>
    <w:rsid w:val="00A2119D"/>
    <w:rsid w:val="00A213A9"/>
    <w:rsid w:val="00A23BCA"/>
    <w:rsid w:val="00A245B6"/>
    <w:rsid w:val="00A24DE2"/>
    <w:rsid w:val="00A25499"/>
    <w:rsid w:val="00A25FAE"/>
    <w:rsid w:val="00A26458"/>
    <w:rsid w:val="00A26729"/>
    <w:rsid w:val="00A30A02"/>
    <w:rsid w:val="00A30B73"/>
    <w:rsid w:val="00A313FE"/>
    <w:rsid w:val="00A32D4C"/>
    <w:rsid w:val="00A367B2"/>
    <w:rsid w:val="00A368D7"/>
    <w:rsid w:val="00A37183"/>
    <w:rsid w:val="00A374EF"/>
    <w:rsid w:val="00A401B1"/>
    <w:rsid w:val="00A42595"/>
    <w:rsid w:val="00A43324"/>
    <w:rsid w:val="00A43E70"/>
    <w:rsid w:val="00A44972"/>
    <w:rsid w:val="00A46DD8"/>
    <w:rsid w:val="00A515C2"/>
    <w:rsid w:val="00A515F4"/>
    <w:rsid w:val="00A524F9"/>
    <w:rsid w:val="00A525FE"/>
    <w:rsid w:val="00A52C24"/>
    <w:rsid w:val="00A53230"/>
    <w:rsid w:val="00A54A27"/>
    <w:rsid w:val="00A54A6E"/>
    <w:rsid w:val="00A54DA7"/>
    <w:rsid w:val="00A564E1"/>
    <w:rsid w:val="00A56819"/>
    <w:rsid w:val="00A60501"/>
    <w:rsid w:val="00A629C5"/>
    <w:rsid w:val="00A62D45"/>
    <w:rsid w:val="00A6362A"/>
    <w:rsid w:val="00A64891"/>
    <w:rsid w:val="00A64EDB"/>
    <w:rsid w:val="00A66F2A"/>
    <w:rsid w:val="00A7031D"/>
    <w:rsid w:val="00A73047"/>
    <w:rsid w:val="00A74AAA"/>
    <w:rsid w:val="00A74D1B"/>
    <w:rsid w:val="00A7545B"/>
    <w:rsid w:val="00A759B9"/>
    <w:rsid w:val="00A76DCA"/>
    <w:rsid w:val="00A7757D"/>
    <w:rsid w:val="00A814F4"/>
    <w:rsid w:val="00A8349B"/>
    <w:rsid w:val="00A8441F"/>
    <w:rsid w:val="00A858C1"/>
    <w:rsid w:val="00A85BD8"/>
    <w:rsid w:val="00A86B22"/>
    <w:rsid w:val="00A8784A"/>
    <w:rsid w:val="00A90EEE"/>
    <w:rsid w:val="00A92432"/>
    <w:rsid w:val="00A927DE"/>
    <w:rsid w:val="00A940E4"/>
    <w:rsid w:val="00A9546D"/>
    <w:rsid w:val="00A9626D"/>
    <w:rsid w:val="00A97A16"/>
    <w:rsid w:val="00A97A9F"/>
    <w:rsid w:val="00A97D3E"/>
    <w:rsid w:val="00AA17FB"/>
    <w:rsid w:val="00AA1922"/>
    <w:rsid w:val="00AA28B8"/>
    <w:rsid w:val="00AA2AFC"/>
    <w:rsid w:val="00AA2DFA"/>
    <w:rsid w:val="00AA377D"/>
    <w:rsid w:val="00AA4300"/>
    <w:rsid w:val="00AA578F"/>
    <w:rsid w:val="00AA67C2"/>
    <w:rsid w:val="00AA7359"/>
    <w:rsid w:val="00AB0811"/>
    <w:rsid w:val="00AB1F38"/>
    <w:rsid w:val="00AB2B8A"/>
    <w:rsid w:val="00AB5C29"/>
    <w:rsid w:val="00AC0A40"/>
    <w:rsid w:val="00AC1BB3"/>
    <w:rsid w:val="00AC2611"/>
    <w:rsid w:val="00AC3411"/>
    <w:rsid w:val="00AC757F"/>
    <w:rsid w:val="00AD0BCC"/>
    <w:rsid w:val="00AD442E"/>
    <w:rsid w:val="00AD48F3"/>
    <w:rsid w:val="00AD5633"/>
    <w:rsid w:val="00AD6C89"/>
    <w:rsid w:val="00AE042E"/>
    <w:rsid w:val="00AE0FC4"/>
    <w:rsid w:val="00AE1E8A"/>
    <w:rsid w:val="00AE1FF3"/>
    <w:rsid w:val="00AE7C73"/>
    <w:rsid w:val="00AF04E2"/>
    <w:rsid w:val="00AF24DD"/>
    <w:rsid w:val="00AF4898"/>
    <w:rsid w:val="00AF6C4F"/>
    <w:rsid w:val="00AF71F7"/>
    <w:rsid w:val="00AF7930"/>
    <w:rsid w:val="00AF7C8E"/>
    <w:rsid w:val="00AF7EA6"/>
    <w:rsid w:val="00B00EFC"/>
    <w:rsid w:val="00B024D8"/>
    <w:rsid w:val="00B0404F"/>
    <w:rsid w:val="00B047B8"/>
    <w:rsid w:val="00B06935"/>
    <w:rsid w:val="00B0762A"/>
    <w:rsid w:val="00B07CE3"/>
    <w:rsid w:val="00B100B6"/>
    <w:rsid w:val="00B105A3"/>
    <w:rsid w:val="00B10D90"/>
    <w:rsid w:val="00B11B74"/>
    <w:rsid w:val="00B1271C"/>
    <w:rsid w:val="00B127AF"/>
    <w:rsid w:val="00B14DF2"/>
    <w:rsid w:val="00B201BA"/>
    <w:rsid w:val="00B20E20"/>
    <w:rsid w:val="00B21289"/>
    <w:rsid w:val="00B26F8F"/>
    <w:rsid w:val="00B26FC3"/>
    <w:rsid w:val="00B27647"/>
    <w:rsid w:val="00B30BF6"/>
    <w:rsid w:val="00B30C1C"/>
    <w:rsid w:val="00B30DF0"/>
    <w:rsid w:val="00B3158C"/>
    <w:rsid w:val="00B31894"/>
    <w:rsid w:val="00B32587"/>
    <w:rsid w:val="00B32B8E"/>
    <w:rsid w:val="00B32C30"/>
    <w:rsid w:val="00B34B40"/>
    <w:rsid w:val="00B3683D"/>
    <w:rsid w:val="00B37858"/>
    <w:rsid w:val="00B40165"/>
    <w:rsid w:val="00B4032D"/>
    <w:rsid w:val="00B40D17"/>
    <w:rsid w:val="00B414A5"/>
    <w:rsid w:val="00B417B4"/>
    <w:rsid w:val="00B42E97"/>
    <w:rsid w:val="00B42F70"/>
    <w:rsid w:val="00B46D15"/>
    <w:rsid w:val="00B47236"/>
    <w:rsid w:val="00B4730A"/>
    <w:rsid w:val="00B50A3F"/>
    <w:rsid w:val="00B51AAF"/>
    <w:rsid w:val="00B576EE"/>
    <w:rsid w:val="00B60138"/>
    <w:rsid w:val="00B6048A"/>
    <w:rsid w:val="00B6073F"/>
    <w:rsid w:val="00B61006"/>
    <w:rsid w:val="00B6129C"/>
    <w:rsid w:val="00B62AF4"/>
    <w:rsid w:val="00B637AE"/>
    <w:rsid w:val="00B64955"/>
    <w:rsid w:val="00B65B5C"/>
    <w:rsid w:val="00B67227"/>
    <w:rsid w:val="00B672AB"/>
    <w:rsid w:val="00B71A83"/>
    <w:rsid w:val="00B7212B"/>
    <w:rsid w:val="00B7244D"/>
    <w:rsid w:val="00B74C88"/>
    <w:rsid w:val="00B75AB8"/>
    <w:rsid w:val="00B77036"/>
    <w:rsid w:val="00B81010"/>
    <w:rsid w:val="00B812AC"/>
    <w:rsid w:val="00B832E3"/>
    <w:rsid w:val="00B8575C"/>
    <w:rsid w:val="00B857E6"/>
    <w:rsid w:val="00B86A48"/>
    <w:rsid w:val="00B9076D"/>
    <w:rsid w:val="00B908EA"/>
    <w:rsid w:val="00B9177F"/>
    <w:rsid w:val="00B94A43"/>
    <w:rsid w:val="00BA0348"/>
    <w:rsid w:val="00BA0E14"/>
    <w:rsid w:val="00BA32AA"/>
    <w:rsid w:val="00BA32E3"/>
    <w:rsid w:val="00BA3F17"/>
    <w:rsid w:val="00BA442C"/>
    <w:rsid w:val="00BA5E3A"/>
    <w:rsid w:val="00BA6069"/>
    <w:rsid w:val="00BA6D23"/>
    <w:rsid w:val="00BB0E9D"/>
    <w:rsid w:val="00BB2AFF"/>
    <w:rsid w:val="00BB3D3D"/>
    <w:rsid w:val="00BB40D7"/>
    <w:rsid w:val="00BB60C3"/>
    <w:rsid w:val="00BB6775"/>
    <w:rsid w:val="00BC04C8"/>
    <w:rsid w:val="00BC26BD"/>
    <w:rsid w:val="00BC3420"/>
    <w:rsid w:val="00BC3468"/>
    <w:rsid w:val="00BC4A94"/>
    <w:rsid w:val="00BC4B97"/>
    <w:rsid w:val="00BC5D1F"/>
    <w:rsid w:val="00BC73B7"/>
    <w:rsid w:val="00BC75CC"/>
    <w:rsid w:val="00BC7855"/>
    <w:rsid w:val="00BD02C3"/>
    <w:rsid w:val="00BD2000"/>
    <w:rsid w:val="00BD2758"/>
    <w:rsid w:val="00BD322C"/>
    <w:rsid w:val="00BD598C"/>
    <w:rsid w:val="00BD64FE"/>
    <w:rsid w:val="00BD700E"/>
    <w:rsid w:val="00BD7BCF"/>
    <w:rsid w:val="00BE0B9D"/>
    <w:rsid w:val="00BE0E85"/>
    <w:rsid w:val="00BE1DCE"/>
    <w:rsid w:val="00BE32B6"/>
    <w:rsid w:val="00BE42ED"/>
    <w:rsid w:val="00BE44FD"/>
    <w:rsid w:val="00BE48CB"/>
    <w:rsid w:val="00BE4A96"/>
    <w:rsid w:val="00BE4BEF"/>
    <w:rsid w:val="00BE5163"/>
    <w:rsid w:val="00BE69E0"/>
    <w:rsid w:val="00BE7B51"/>
    <w:rsid w:val="00BF07D3"/>
    <w:rsid w:val="00BF1715"/>
    <w:rsid w:val="00BF275E"/>
    <w:rsid w:val="00BF3AE7"/>
    <w:rsid w:val="00BF64D3"/>
    <w:rsid w:val="00BF6876"/>
    <w:rsid w:val="00BF75FD"/>
    <w:rsid w:val="00C014B7"/>
    <w:rsid w:val="00C017DA"/>
    <w:rsid w:val="00C02C7D"/>
    <w:rsid w:val="00C03C4C"/>
    <w:rsid w:val="00C06041"/>
    <w:rsid w:val="00C07AEB"/>
    <w:rsid w:val="00C07B98"/>
    <w:rsid w:val="00C10437"/>
    <w:rsid w:val="00C10722"/>
    <w:rsid w:val="00C10EC2"/>
    <w:rsid w:val="00C11D44"/>
    <w:rsid w:val="00C12613"/>
    <w:rsid w:val="00C13777"/>
    <w:rsid w:val="00C13FF1"/>
    <w:rsid w:val="00C14D09"/>
    <w:rsid w:val="00C15E02"/>
    <w:rsid w:val="00C164FF"/>
    <w:rsid w:val="00C1749E"/>
    <w:rsid w:val="00C17B91"/>
    <w:rsid w:val="00C20AB2"/>
    <w:rsid w:val="00C21420"/>
    <w:rsid w:val="00C22A6A"/>
    <w:rsid w:val="00C22CAF"/>
    <w:rsid w:val="00C231E2"/>
    <w:rsid w:val="00C2427E"/>
    <w:rsid w:val="00C244C3"/>
    <w:rsid w:val="00C24B36"/>
    <w:rsid w:val="00C25440"/>
    <w:rsid w:val="00C277D9"/>
    <w:rsid w:val="00C30A52"/>
    <w:rsid w:val="00C30BB9"/>
    <w:rsid w:val="00C31695"/>
    <w:rsid w:val="00C31F8F"/>
    <w:rsid w:val="00C33A5A"/>
    <w:rsid w:val="00C34B43"/>
    <w:rsid w:val="00C3629C"/>
    <w:rsid w:val="00C372C1"/>
    <w:rsid w:val="00C40367"/>
    <w:rsid w:val="00C416C2"/>
    <w:rsid w:val="00C42B28"/>
    <w:rsid w:val="00C42E7B"/>
    <w:rsid w:val="00C440C1"/>
    <w:rsid w:val="00C447A1"/>
    <w:rsid w:val="00C45425"/>
    <w:rsid w:val="00C465C5"/>
    <w:rsid w:val="00C46F07"/>
    <w:rsid w:val="00C47A35"/>
    <w:rsid w:val="00C5048C"/>
    <w:rsid w:val="00C505AA"/>
    <w:rsid w:val="00C50E5E"/>
    <w:rsid w:val="00C51136"/>
    <w:rsid w:val="00C515CF"/>
    <w:rsid w:val="00C522BA"/>
    <w:rsid w:val="00C575CB"/>
    <w:rsid w:val="00C57817"/>
    <w:rsid w:val="00C62B17"/>
    <w:rsid w:val="00C650F7"/>
    <w:rsid w:val="00C66618"/>
    <w:rsid w:val="00C66F27"/>
    <w:rsid w:val="00C678D7"/>
    <w:rsid w:val="00C67BBB"/>
    <w:rsid w:val="00C70171"/>
    <w:rsid w:val="00C70523"/>
    <w:rsid w:val="00C70E12"/>
    <w:rsid w:val="00C71BFD"/>
    <w:rsid w:val="00C74B31"/>
    <w:rsid w:val="00C77530"/>
    <w:rsid w:val="00C777DA"/>
    <w:rsid w:val="00C802F3"/>
    <w:rsid w:val="00C817ED"/>
    <w:rsid w:val="00C84073"/>
    <w:rsid w:val="00C840C2"/>
    <w:rsid w:val="00C86620"/>
    <w:rsid w:val="00C868B5"/>
    <w:rsid w:val="00C90809"/>
    <w:rsid w:val="00C916C4"/>
    <w:rsid w:val="00C93A45"/>
    <w:rsid w:val="00C93F3D"/>
    <w:rsid w:val="00C957CC"/>
    <w:rsid w:val="00C972B7"/>
    <w:rsid w:val="00C97B3D"/>
    <w:rsid w:val="00CA076C"/>
    <w:rsid w:val="00CA22A8"/>
    <w:rsid w:val="00CA3F00"/>
    <w:rsid w:val="00CA4738"/>
    <w:rsid w:val="00CA4F67"/>
    <w:rsid w:val="00CA503C"/>
    <w:rsid w:val="00CA55D2"/>
    <w:rsid w:val="00CB0A42"/>
    <w:rsid w:val="00CB12EF"/>
    <w:rsid w:val="00CB494C"/>
    <w:rsid w:val="00CB4BD9"/>
    <w:rsid w:val="00CB5682"/>
    <w:rsid w:val="00CB763C"/>
    <w:rsid w:val="00CC1991"/>
    <w:rsid w:val="00CC4CEA"/>
    <w:rsid w:val="00CC5BB2"/>
    <w:rsid w:val="00CC7DD5"/>
    <w:rsid w:val="00CD0DA2"/>
    <w:rsid w:val="00CD262D"/>
    <w:rsid w:val="00CD3618"/>
    <w:rsid w:val="00CD3D93"/>
    <w:rsid w:val="00CD404B"/>
    <w:rsid w:val="00CD667E"/>
    <w:rsid w:val="00CE21EA"/>
    <w:rsid w:val="00CE2449"/>
    <w:rsid w:val="00CE282E"/>
    <w:rsid w:val="00CE3156"/>
    <w:rsid w:val="00CE35C4"/>
    <w:rsid w:val="00CE4CFE"/>
    <w:rsid w:val="00CE5836"/>
    <w:rsid w:val="00CE5D77"/>
    <w:rsid w:val="00CE6785"/>
    <w:rsid w:val="00CE6D86"/>
    <w:rsid w:val="00CF07F1"/>
    <w:rsid w:val="00CF0ECC"/>
    <w:rsid w:val="00CF1C90"/>
    <w:rsid w:val="00CF2343"/>
    <w:rsid w:val="00CF2E83"/>
    <w:rsid w:val="00CF3296"/>
    <w:rsid w:val="00CF3F95"/>
    <w:rsid w:val="00CF4FF9"/>
    <w:rsid w:val="00CF52FE"/>
    <w:rsid w:val="00CF6748"/>
    <w:rsid w:val="00D003BB"/>
    <w:rsid w:val="00D00F59"/>
    <w:rsid w:val="00D01DC0"/>
    <w:rsid w:val="00D02C2E"/>
    <w:rsid w:val="00D03F0C"/>
    <w:rsid w:val="00D05672"/>
    <w:rsid w:val="00D05704"/>
    <w:rsid w:val="00D05BA6"/>
    <w:rsid w:val="00D06201"/>
    <w:rsid w:val="00D07C11"/>
    <w:rsid w:val="00D07DCF"/>
    <w:rsid w:val="00D101CB"/>
    <w:rsid w:val="00D10220"/>
    <w:rsid w:val="00D119AA"/>
    <w:rsid w:val="00D11D56"/>
    <w:rsid w:val="00D13955"/>
    <w:rsid w:val="00D15644"/>
    <w:rsid w:val="00D15D09"/>
    <w:rsid w:val="00D17B24"/>
    <w:rsid w:val="00D20C4E"/>
    <w:rsid w:val="00D20E4D"/>
    <w:rsid w:val="00D21B0A"/>
    <w:rsid w:val="00D22351"/>
    <w:rsid w:val="00D22694"/>
    <w:rsid w:val="00D2302F"/>
    <w:rsid w:val="00D2365D"/>
    <w:rsid w:val="00D23819"/>
    <w:rsid w:val="00D23B03"/>
    <w:rsid w:val="00D261B7"/>
    <w:rsid w:val="00D26908"/>
    <w:rsid w:val="00D32940"/>
    <w:rsid w:val="00D33DE4"/>
    <w:rsid w:val="00D34AD6"/>
    <w:rsid w:val="00D3500D"/>
    <w:rsid w:val="00D3542D"/>
    <w:rsid w:val="00D4182B"/>
    <w:rsid w:val="00D43EDB"/>
    <w:rsid w:val="00D4410F"/>
    <w:rsid w:val="00D44DE9"/>
    <w:rsid w:val="00D45B57"/>
    <w:rsid w:val="00D46490"/>
    <w:rsid w:val="00D46639"/>
    <w:rsid w:val="00D47B4E"/>
    <w:rsid w:val="00D47C7A"/>
    <w:rsid w:val="00D53D57"/>
    <w:rsid w:val="00D541A9"/>
    <w:rsid w:val="00D54964"/>
    <w:rsid w:val="00D54CB3"/>
    <w:rsid w:val="00D55BCC"/>
    <w:rsid w:val="00D571D4"/>
    <w:rsid w:val="00D61611"/>
    <w:rsid w:val="00D6188C"/>
    <w:rsid w:val="00D6461B"/>
    <w:rsid w:val="00D64E9D"/>
    <w:rsid w:val="00D672C7"/>
    <w:rsid w:val="00D70D27"/>
    <w:rsid w:val="00D715D0"/>
    <w:rsid w:val="00D751EA"/>
    <w:rsid w:val="00D757DC"/>
    <w:rsid w:val="00D75F5E"/>
    <w:rsid w:val="00D7638C"/>
    <w:rsid w:val="00D76813"/>
    <w:rsid w:val="00D81266"/>
    <w:rsid w:val="00D8203E"/>
    <w:rsid w:val="00D82205"/>
    <w:rsid w:val="00D83122"/>
    <w:rsid w:val="00D83648"/>
    <w:rsid w:val="00D83861"/>
    <w:rsid w:val="00D83C1F"/>
    <w:rsid w:val="00D83C42"/>
    <w:rsid w:val="00D83DC8"/>
    <w:rsid w:val="00D8491A"/>
    <w:rsid w:val="00D850A5"/>
    <w:rsid w:val="00D85358"/>
    <w:rsid w:val="00D85D23"/>
    <w:rsid w:val="00D85EBD"/>
    <w:rsid w:val="00D86123"/>
    <w:rsid w:val="00D8705B"/>
    <w:rsid w:val="00D87B1B"/>
    <w:rsid w:val="00D91225"/>
    <w:rsid w:val="00D94028"/>
    <w:rsid w:val="00D95042"/>
    <w:rsid w:val="00D9655E"/>
    <w:rsid w:val="00D9684A"/>
    <w:rsid w:val="00D9785E"/>
    <w:rsid w:val="00D97959"/>
    <w:rsid w:val="00DA039E"/>
    <w:rsid w:val="00DA0422"/>
    <w:rsid w:val="00DA058C"/>
    <w:rsid w:val="00DA0A0E"/>
    <w:rsid w:val="00DA2988"/>
    <w:rsid w:val="00DA4C5A"/>
    <w:rsid w:val="00DA750A"/>
    <w:rsid w:val="00DA7B9F"/>
    <w:rsid w:val="00DB1267"/>
    <w:rsid w:val="00DB2A53"/>
    <w:rsid w:val="00DB37A9"/>
    <w:rsid w:val="00DB37F6"/>
    <w:rsid w:val="00DB4E32"/>
    <w:rsid w:val="00DB5033"/>
    <w:rsid w:val="00DB621B"/>
    <w:rsid w:val="00DB6B8E"/>
    <w:rsid w:val="00DB6DF1"/>
    <w:rsid w:val="00DC2848"/>
    <w:rsid w:val="00DC75AB"/>
    <w:rsid w:val="00DC78B3"/>
    <w:rsid w:val="00DD01A5"/>
    <w:rsid w:val="00DD2410"/>
    <w:rsid w:val="00DD5720"/>
    <w:rsid w:val="00DD58B0"/>
    <w:rsid w:val="00DD61F3"/>
    <w:rsid w:val="00DD6BBB"/>
    <w:rsid w:val="00DD6D9B"/>
    <w:rsid w:val="00DD7078"/>
    <w:rsid w:val="00DD7433"/>
    <w:rsid w:val="00DE268B"/>
    <w:rsid w:val="00DE413E"/>
    <w:rsid w:val="00DE464C"/>
    <w:rsid w:val="00DE5466"/>
    <w:rsid w:val="00DE6003"/>
    <w:rsid w:val="00DE71DD"/>
    <w:rsid w:val="00DE723E"/>
    <w:rsid w:val="00DE79FD"/>
    <w:rsid w:val="00DF0700"/>
    <w:rsid w:val="00DF27B9"/>
    <w:rsid w:val="00DF3F75"/>
    <w:rsid w:val="00DF5892"/>
    <w:rsid w:val="00DF6A25"/>
    <w:rsid w:val="00E01995"/>
    <w:rsid w:val="00E01BCA"/>
    <w:rsid w:val="00E01E0E"/>
    <w:rsid w:val="00E05E2D"/>
    <w:rsid w:val="00E0709A"/>
    <w:rsid w:val="00E10286"/>
    <w:rsid w:val="00E10F29"/>
    <w:rsid w:val="00E1116F"/>
    <w:rsid w:val="00E12678"/>
    <w:rsid w:val="00E13140"/>
    <w:rsid w:val="00E13DE9"/>
    <w:rsid w:val="00E14288"/>
    <w:rsid w:val="00E16333"/>
    <w:rsid w:val="00E1767C"/>
    <w:rsid w:val="00E21F0C"/>
    <w:rsid w:val="00E226BA"/>
    <w:rsid w:val="00E231DF"/>
    <w:rsid w:val="00E25380"/>
    <w:rsid w:val="00E2555C"/>
    <w:rsid w:val="00E261C1"/>
    <w:rsid w:val="00E26B91"/>
    <w:rsid w:val="00E33AD2"/>
    <w:rsid w:val="00E3426E"/>
    <w:rsid w:val="00E3512A"/>
    <w:rsid w:val="00E36177"/>
    <w:rsid w:val="00E37886"/>
    <w:rsid w:val="00E41987"/>
    <w:rsid w:val="00E43086"/>
    <w:rsid w:val="00E43895"/>
    <w:rsid w:val="00E43C08"/>
    <w:rsid w:val="00E454D2"/>
    <w:rsid w:val="00E5043C"/>
    <w:rsid w:val="00E50517"/>
    <w:rsid w:val="00E50A15"/>
    <w:rsid w:val="00E51F1F"/>
    <w:rsid w:val="00E526E8"/>
    <w:rsid w:val="00E5544D"/>
    <w:rsid w:val="00E5573B"/>
    <w:rsid w:val="00E56BD0"/>
    <w:rsid w:val="00E57E0D"/>
    <w:rsid w:val="00E60AEC"/>
    <w:rsid w:val="00E60DCD"/>
    <w:rsid w:val="00E61C4C"/>
    <w:rsid w:val="00E620AE"/>
    <w:rsid w:val="00E63057"/>
    <w:rsid w:val="00E6326E"/>
    <w:rsid w:val="00E73030"/>
    <w:rsid w:val="00E731D8"/>
    <w:rsid w:val="00E756D0"/>
    <w:rsid w:val="00E76382"/>
    <w:rsid w:val="00E80951"/>
    <w:rsid w:val="00E82087"/>
    <w:rsid w:val="00E824A3"/>
    <w:rsid w:val="00E82FF8"/>
    <w:rsid w:val="00E83B12"/>
    <w:rsid w:val="00E84624"/>
    <w:rsid w:val="00E852DD"/>
    <w:rsid w:val="00E865E9"/>
    <w:rsid w:val="00E86C5A"/>
    <w:rsid w:val="00E8729F"/>
    <w:rsid w:val="00E8733A"/>
    <w:rsid w:val="00E876DE"/>
    <w:rsid w:val="00E879FD"/>
    <w:rsid w:val="00E87C2B"/>
    <w:rsid w:val="00E87E11"/>
    <w:rsid w:val="00E87F9F"/>
    <w:rsid w:val="00E945FE"/>
    <w:rsid w:val="00E94D37"/>
    <w:rsid w:val="00E956D0"/>
    <w:rsid w:val="00E97702"/>
    <w:rsid w:val="00EA099F"/>
    <w:rsid w:val="00EA22C3"/>
    <w:rsid w:val="00EA48B2"/>
    <w:rsid w:val="00EA6306"/>
    <w:rsid w:val="00EA649E"/>
    <w:rsid w:val="00EA6B24"/>
    <w:rsid w:val="00EA7496"/>
    <w:rsid w:val="00EA7D11"/>
    <w:rsid w:val="00EB0558"/>
    <w:rsid w:val="00EB1ACB"/>
    <w:rsid w:val="00EB3BE7"/>
    <w:rsid w:val="00EB3D0F"/>
    <w:rsid w:val="00EB4040"/>
    <w:rsid w:val="00EB5255"/>
    <w:rsid w:val="00EB69C8"/>
    <w:rsid w:val="00EC0C3B"/>
    <w:rsid w:val="00EC1413"/>
    <w:rsid w:val="00EC3091"/>
    <w:rsid w:val="00EC3D9E"/>
    <w:rsid w:val="00EC45AD"/>
    <w:rsid w:val="00EC4B22"/>
    <w:rsid w:val="00EC656A"/>
    <w:rsid w:val="00EC79F0"/>
    <w:rsid w:val="00ED053D"/>
    <w:rsid w:val="00ED0FD7"/>
    <w:rsid w:val="00ED18C6"/>
    <w:rsid w:val="00ED1B5F"/>
    <w:rsid w:val="00ED2AAF"/>
    <w:rsid w:val="00ED3926"/>
    <w:rsid w:val="00ED69F8"/>
    <w:rsid w:val="00EE1A42"/>
    <w:rsid w:val="00EE1D54"/>
    <w:rsid w:val="00EE3DAD"/>
    <w:rsid w:val="00EE514A"/>
    <w:rsid w:val="00EE67E5"/>
    <w:rsid w:val="00EE6D5D"/>
    <w:rsid w:val="00EF0461"/>
    <w:rsid w:val="00EF1543"/>
    <w:rsid w:val="00EF1D2C"/>
    <w:rsid w:val="00EF2358"/>
    <w:rsid w:val="00EF2662"/>
    <w:rsid w:val="00EF3B2C"/>
    <w:rsid w:val="00EF3EE3"/>
    <w:rsid w:val="00EF52F4"/>
    <w:rsid w:val="00EF5CAB"/>
    <w:rsid w:val="00EF60E0"/>
    <w:rsid w:val="00EF6AD6"/>
    <w:rsid w:val="00F00AE9"/>
    <w:rsid w:val="00F039DF"/>
    <w:rsid w:val="00F03FA3"/>
    <w:rsid w:val="00F07429"/>
    <w:rsid w:val="00F079BF"/>
    <w:rsid w:val="00F11492"/>
    <w:rsid w:val="00F1440D"/>
    <w:rsid w:val="00F16D64"/>
    <w:rsid w:val="00F20331"/>
    <w:rsid w:val="00F20D69"/>
    <w:rsid w:val="00F211BB"/>
    <w:rsid w:val="00F21C3A"/>
    <w:rsid w:val="00F21DA5"/>
    <w:rsid w:val="00F22968"/>
    <w:rsid w:val="00F33693"/>
    <w:rsid w:val="00F33AC3"/>
    <w:rsid w:val="00F33CCB"/>
    <w:rsid w:val="00F35293"/>
    <w:rsid w:val="00F35F11"/>
    <w:rsid w:val="00F371A2"/>
    <w:rsid w:val="00F3740A"/>
    <w:rsid w:val="00F40EFF"/>
    <w:rsid w:val="00F41742"/>
    <w:rsid w:val="00F41AFC"/>
    <w:rsid w:val="00F41E43"/>
    <w:rsid w:val="00F42835"/>
    <w:rsid w:val="00F43EF9"/>
    <w:rsid w:val="00F44030"/>
    <w:rsid w:val="00F44B63"/>
    <w:rsid w:val="00F45EA0"/>
    <w:rsid w:val="00F50C06"/>
    <w:rsid w:val="00F540FF"/>
    <w:rsid w:val="00F55BA1"/>
    <w:rsid w:val="00F56B40"/>
    <w:rsid w:val="00F56D18"/>
    <w:rsid w:val="00F61B3A"/>
    <w:rsid w:val="00F62401"/>
    <w:rsid w:val="00F6253B"/>
    <w:rsid w:val="00F62A1A"/>
    <w:rsid w:val="00F64B99"/>
    <w:rsid w:val="00F64DCA"/>
    <w:rsid w:val="00F65463"/>
    <w:rsid w:val="00F66322"/>
    <w:rsid w:val="00F709FB"/>
    <w:rsid w:val="00F71CC6"/>
    <w:rsid w:val="00F72523"/>
    <w:rsid w:val="00F728E8"/>
    <w:rsid w:val="00F740D2"/>
    <w:rsid w:val="00F74B91"/>
    <w:rsid w:val="00F75DD1"/>
    <w:rsid w:val="00F77600"/>
    <w:rsid w:val="00F807AF"/>
    <w:rsid w:val="00F81323"/>
    <w:rsid w:val="00F81B89"/>
    <w:rsid w:val="00F82329"/>
    <w:rsid w:val="00F8541E"/>
    <w:rsid w:val="00F87C72"/>
    <w:rsid w:val="00F9100F"/>
    <w:rsid w:val="00F915F2"/>
    <w:rsid w:val="00F94549"/>
    <w:rsid w:val="00F969E6"/>
    <w:rsid w:val="00FA000B"/>
    <w:rsid w:val="00FA17D2"/>
    <w:rsid w:val="00FA1FCF"/>
    <w:rsid w:val="00FA24FE"/>
    <w:rsid w:val="00FA2EFB"/>
    <w:rsid w:val="00FA309F"/>
    <w:rsid w:val="00FA3F4E"/>
    <w:rsid w:val="00FA3FA4"/>
    <w:rsid w:val="00FA627A"/>
    <w:rsid w:val="00FA63A5"/>
    <w:rsid w:val="00FA68CD"/>
    <w:rsid w:val="00FA6968"/>
    <w:rsid w:val="00FA7CF0"/>
    <w:rsid w:val="00FB1B9E"/>
    <w:rsid w:val="00FB21C2"/>
    <w:rsid w:val="00FB26D1"/>
    <w:rsid w:val="00FB2EAA"/>
    <w:rsid w:val="00FB3D97"/>
    <w:rsid w:val="00FB44B3"/>
    <w:rsid w:val="00FB55C1"/>
    <w:rsid w:val="00FC008C"/>
    <w:rsid w:val="00FC0B0B"/>
    <w:rsid w:val="00FC1CCD"/>
    <w:rsid w:val="00FC362A"/>
    <w:rsid w:val="00FC44AA"/>
    <w:rsid w:val="00FC4DC6"/>
    <w:rsid w:val="00FC70C6"/>
    <w:rsid w:val="00FD0F4C"/>
    <w:rsid w:val="00FD3C57"/>
    <w:rsid w:val="00FD4DDA"/>
    <w:rsid w:val="00FD796C"/>
    <w:rsid w:val="00FE0840"/>
    <w:rsid w:val="00FE0BA8"/>
    <w:rsid w:val="00FE0F69"/>
    <w:rsid w:val="00FE16EC"/>
    <w:rsid w:val="00FE2701"/>
    <w:rsid w:val="00FE608E"/>
    <w:rsid w:val="00FF1814"/>
    <w:rsid w:val="00FF26D2"/>
    <w:rsid w:val="00FF3490"/>
    <w:rsid w:val="00FF3F7D"/>
    <w:rsid w:val="00FF419A"/>
    <w:rsid w:val="00FF4F24"/>
    <w:rsid w:val="00FF4F9E"/>
    <w:rsid w:val="00FF5441"/>
    <w:rsid w:val="014ABE7F"/>
    <w:rsid w:val="014CAE7A"/>
    <w:rsid w:val="017EDCE4"/>
    <w:rsid w:val="036765DA"/>
    <w:rsid w:val="03D0539F"/>
    <w:rsid w:val="03F8AD36"/>
    <w:rsid w:val="042C53F9"/>
    <w:rsid w:val="0592A318"/>
    <w:rsid w:val="05B8E933"/>
    <w:rsid w:val="05CE638F"/>
    <w:rsid w:val="05D44ABC"/>
    <w:rsid w:val="0681E806"/>
    <w:rsid w:val="06BFDA27"/>
    <w:rsid w:val="06E13754"/>
    <w:rsid w:val="071F7E6A"/>
    <w:rsid w:val="0786FC5D"/>
    <w:rsid w:val="07DAC99A"/>
    <w:rsid w:val="0875A74A"/>
    <w:rsid w:val="087D4CB2"/>
    <w:rsid w:val="08CB6C98"/>
    <w:rsid w:val="08E219E3"/>
    <w:rsid w:val="099383EF"/>
    <w:rsid w:val="09E19E0C"/>
    <w:rsid w:val="0A39632A"/>
    <w:rsid w:val="0A49EE09"/>
    <w:rsid w:val="0A7C29FC"/>
    <w:rsid w:val="0B3E76E3"/>
    <w:rsid w:val="0B418CCA"/>
    <w:rsid w:val="0B9C239B"/>
    <w:rsid w:val="0C4FCFD9"/>
    <w:rsid w:val="0C7FB96C"/>
    <w:rsid w:val="0CCDEBCC"/>
    <w:rsid w:val="0D6A7D02"/>
    <w:rsid w:val="0DBEEEB1"/>
    <w:rsid w:val="0E6E04E5"/>
    <w:rsid w:val="0E91B2DF"/>
    <w:rsid w:val="0EB93F23"/>
    <w:rsid w:val="0EEB8E3F"/>
    <w:rsid w:val="0EF31F7B"/>
    <w:rsid w:val="0F9016BE"/>
    <w:rsid w:val="0FFE8543"/>
    <w:rsid w:val="10CF37F2"/>
    <w:rsid w:val="110A00A8"/>
    <w:rsid w:val="1187E322"/>
    <w:rsid w:val="11F91872"/>
    <w:rsid w:val="121EE372"/>
    <w:rsid w:val="126F95FD"/>
    <w:rsid w:val="12D4B992"/>
    <w:rsid w:val="12E486BB"/>
    <w:rsid w:val="1326784B"/>
    <w:rsid w:val="133D79F9"/>
    <w:rsid w:val="1410686E"/>
    <w:rsid w:val="14353C06"/>
    <w:rsid w:val="1437C90C"/>
    <w:rsid w:val="14512489"/>
    <w:rsid w:val="146C03E6"/>
    <w:rsid w:val="14831787"/>
    <w:rsid w:val="14FD2670"/>
    <w:rsid w:val="15C5E1D8"/>
    <w:rsid w:val="16567128"/>
    <w:rsid w:val="16864BE6"/>
    <w:rsid w:val="1715E25B"/>
    <w:rsid w:val="177AE52C"/>
    <w:rsid w:val="1918A27F"/>
    <w:rsid w:val="195ED7F2"/>
    <w:rsid w:val="19DE0228"/>
    <w:rsid w:val="19ECDDBB"/>
    <w:rsid w:val="1A134C47"/>
    <w:rsid w:val="1B24FFC8"/>
    <w:rsid w:val="1C9DAB58"/>
    <w:rsid w:val="1D6FAD41"/>
    <w:rsid w:val="1DAD5E94"/>
    <w:rsid w:val="1DF6F2F0"/>
    <w:rsid w:val="1E05895C"/>
    <w:rsid w:val="1E0FE1F2"/>
    <w:rsid w:val="1F7E7521"/>
    <w:rsid w:val="20630259"/>
    <w:rsid w:val="2259220A"/>
    <w:rsid w:val="2368E85E"/>
    <w:rsid w:val="2397C3B4"/>
    <w:rsid w:val="239F75CA"/>
    <w:rsid w:val="240CA7F2"/>
    <w:rsid w:val="24177B0C"/>
    <w:rsid w:val="24A164AC"/>
    <w:rsid w:val="24E5FB74"/>
    <w:rsid w:val="2596049C"/>
    <w:rsid w:val="26551D4E"/>
    <w:rsid w:val="26C8DEAB"/>
    <w:rsid w:val="26FFA8ED"/>
    <w:rsid w:val="2783E2D4"/>
    <w:rsid w:val="2895D332"/>
    <w:rsid w:val="29515B10"/>
    <w:rsid w:val="29926135"/>
    <w:rsid w:val="29E566BE"/>
    <w:rsid w:val="2A0A1C0B"/>
    <w:rsid w:val="2ADF50C6"/>
    <w:rsid w:val="2AE56A57"/>
    <w:rsid w:val="2BBA7B80"/>
    <w:rsid w:val="2BDB0796"/>
    <w:rsid w:val="2CB25A95"/>
    <w:rsid w:val="2CF331D2"/>
    <w:rsid w:val="2D424417"/>
    <w:rsid w:val="2E394C04"/>
    <w:rsid w:val="2EAA63F3"/>
    <w:rsid w:val="2EDAFAC9"/>
    <w:rsid w:val="2F5054B7"/>
    <w:rsid w:val="2FF4DC57"/>
    <w:rsid w:val="302D34A4"/>
    <w:rsid w:val="30814E74"/>
    <w:rsid w:val="30E78D00"/>
    <w:rsid w:val="30F78028"/>
    <w:rsid w:val="314E6665"/>
    <w:rsid w:val="31E28C3D"/>
    <w:rsid w:val="324B5C1F"/>
    <w:rsid w:val="32AA2DE8"/>
    <w:rsid w:val="3339AE05"/>
    <w:rsid w:val="3391CCEE"/>
    <w:rsid w:val="34B04797"/>
    <w:rsid w:val="3571A7B5"/>
    <w:rsid w:val="35EC1619"/>
    <w:rsid w:val="35EFE1B5"/>
    <w:rsid w:val="365F0059"/>
    <w:rsid w:val="36DB3D35"/>
    <w:rsid w:val="36F5F280"/>
    <w:rsid w:val="3788C9AB"/>
    <w:rsid w:val="37C5A004"/>
    <w:rsid w:val="38913584"/>
    <w:rsid w:val="3A3DF1C1"/>
    <w:rsid w:val="3B0F6967"/>
    <w:rsid w:val="3B531368"/>
    <w:rsid w:val="3B5C9383"/>
    <w:rsid w:val="3BC3F06D"/>
    <w:rsid w:val="3C35288D"/>
    <w:rsid w:val="3C361F68"/>
    <w:rsid w:val="3CE50B01"/>
    <w:rsid w:val="3D4AE771"/>
    <w:rsid w:val="3D92F907"/>
    <w:rsid w:val="3DA293EC"/>
    <w:rsid w:val="3DBF8DFC"/>
    <w:rsid w:val="3E5472AF"/>
    <w:rsid w:val="3E65EC0C"/>
    <w:rsid w:val="3EFDD43F"/>
    <w:rsid w:val="3FBB4181"/>
    <w:rsid w:val="4098F009"/>
    <w:rsid w:val="410C5BEB"/>
    <w:rsid w:val="411E9DEB"/>
    <w:rsid w:val="41BD3355"/>
    <w:rsid w:val="420F1895"/>
    <w:rsid w:val="422632EC"/>
    <w:rsid w:val="42BAEDB4"/>
    <w:rsid w:val="42F7F4FB"/>
    <w:rsid w:val="43630D56"/>
    <w:rsid w:val="43829E8F"/>
    <w:rsid w:val="43BEF3B4"/>
    <w:rsid w:val="43E54C9B"/>
    <w:rsid w:val="446F048B"/>
    <w:rsid w:val="44DBC67D"/>
    <w:rsid w:val="45654FAC"/>
    <w:rsid w:val="45C9DCA3"/>
    <w:rsid w:val="45E91186"/>
    <w:rsid w:val="45F71CF5"/>
    <w:rsid w:val="465AA487"/>
    <w:rsid w:val="46655CAA"/>
    <w:rsid w:val="469BF64D"/>
    <w:rsid w:val="46BF1F06"/>
    <w:rsid w:val="46F9149A"/>
    <w:rsid w:val="471CC78E"/>
    <w:rsid w:val="4724D9C3"/>
    <w:rsid w:val="4748E7F7"/>
    <w:rsid w:val="47F10B98"/>
    <w:rsid w:val="49F60396"/>
    <w:rsid w:val="4A248886"/>
    <w:rsid w:val="4A3019B9"/>
    <w:rsid w:val="4A32150F"/>
    <w:rsid w:val="4AFC1F1D"/>
    <w:rsid w:val="4B06821F"/>
    <w:rsid w:val="4B8D7465"/>
    <w:rsid w:val="4C841E91"/>
    <w:rsid w:val="4CA76038"/>
    <w:rsid w:val="4D1A0A82"/>
    <w:rsid w:val="4D83E195"/>
    <w:rsid w:val="4D8F814F"/>
    <w:rsid w:val="4E8A4335"/>
    <w:rsid w:val="4E8D91F1"/>
    <w:rsid w:val="4F017215"/>
    <w:rsid w:val="4F0E08F3"/>
    <w:rsid w:val="4F3AF0F6"/>
    <w:rsid w:val="4FB8F366"/>
    <w:rsid w:val="4FB90423"/>
    <w:rsid w:val="4FF4C633"/>
    <w:rsid w:val="50A3472A"/>
    <w:rsid w:val="50CAFDF0"/>
    <w:rsid w:val="51828924"/>
    <w:rsid w:val="520C4878"/>
    <w:rsid w:val="5218066B"/>
    <w:rsid w:val="5245ED90"/>
    <w:rsid w:val="529DAC1E"/>
    <w:rsid w:val="52AB4EF8"/>
    <w:rsid w:val="52EAD80B"/>
    <w:rsid w:val="5357F445"/>
    <w:rsid w:val="53E2A440"/>
    <w:rsid w:val="546A22B7"/>
    <w:rsid w:val="54CBDC85"/>
    <w:rsid w:val="553ABE2A"/>
    <w:rsid w:val="56552BA4"/>
    <w:rsid w:val="567D1662"/>
    <w:rsid w:val="569F3C47"/>
    <w:rsid w:val="56E3B5AA"/>
    <w:rsid w:val="570C1B56"/>
    <w:rsid w:val="57488828"/>
    <w:rsid w:val="575F2B38"/>
    <w:rsid w:val="5761D67E"/>
    <w:rsid w:val="57CD79CF"/>
    <w:rsid w:val="5852C354"/>
    <w:rsid w:val="596D9E56"/>
    <w:rsid w:val="5A3887A6"/>
    <w:rsid w:val="5A9762BA"/>
    <w:rsid w:val="5AE48482"/>
    <w:rsid w:val="5B07EDE8"/>
    <w:rsid w:val="5B12197B"/>
    <w:rsid w:val="5B31D9F5"/>
    <w:rsid w:val="5C1F5DB3"/>
    <w:rsid w:val="5C27E61F"/>
    <w:rsid w:val="5C80BD7A"/>
    <w:rsid w:val="5C983947"/>
    <w:rsid w:val="5CC8A2D4"/>
    <w:rsid w:val="5D0B4D2E"/>
    <w:rsid w:val="5D3E8DA0"/>
    <w:rsid w:val="5D571CD9"/>
    <w:rsid w:val="5D6239C7"/>
    <w:rsid w:val="5D6BCB15"/>
    <w:rsid w:val="5E0AC55D"/>
    <w:rsid w:val="5E5F0F00"/>
    <w:rsid w:val="5F865AD6"/>
    <w:rsid w:val="5F94B9AD"/>
    <w:rsid w:val="5F9D46D6"/>
    <w:rsid w:val="606406EF"/>
    <w:rsid w:val="60894AB7"/>
    <w:rsid w:val="60DE44FA"/>
    <w:rsid w:val="60E06C20"/>
    <w:rsid w:val="6105C677"/>
    <w:rsid w:val="616ABABD"/>
    <w:rsid w:val="6185F143"/>
    <w:rsid w:val="61CCCF9A"/>
    <w:rsid w:val="624B123A"/>
    <w:rsid w:val="6256FD3B"/>
    <w:rsid w:val="629F0DBB"/>
    <w:rsid w:val="62D873DB"/>
    <w:rsid w:val="63224BCA"/>
    <w:rsid w:val="636ADF92"/>
    <w:rsid w:val="63790011"/>
    <w:rsid w:val="63D23C48"/>
    <w:rsid w:val="6418441A"/>
    <w:rsid w:val="64A8FC32"/>
    <w:rsid w:val="64DE7904"/>
    <w:rsid w:val="64FE69CB"/>
    <w:rsid w:val="653A1538"/>
    <w:rsid w:val="65AB9D97"/>
    <w:rsid w:val="65E10E9A"/>
    <w:rsid w:val="6736D908"/>
    <w:rsid w:val="674D0557"/>
    <w:rsid w:val="67718ADA"/>
    <w:rsid w:val="67BA2916"/>
    <w:rsid w:val="67BE7E6E"/>
    <w:rsid w:val="683A899D"/>
    <w:rsid w:val="690A588C"/>
    <w:rsid w:val="694E4C47"/>
    <w:rsid w:val="699C997F"/>
    <w:rsid w:val="6A01600E"/>
    <w:rsid w:val="6A8088BF"/>
    <w:rsid w:val="6B005F9E"/>
    <w:rsid w:val="6B5DEA43"/>
    <w:rsid w:val="6CB8E4F9"/>
    <w:rsid w:val="6D47F79C"/>
    <w:rsid w:val="6D4DFA5D"/>
    <w:rsid w:val="6D6EE249"/>
    <w:rsid w:val="6DF6D04D"/>
    <w:rsid w:val="6E0617CB"/>
    <w:rsid w:val="6F188917"/>
    <w:rsid w:val="6FCE6AEB"/>
    <w:rsid w:val="6FE9F8B9"/>
    <w:rsid w:val="70111F4E"/>
    <w:rsid w:val="7065EC07"/>
    <w:rsid w:val="7099A6E7"/>
    <w:rsid w:val="70A1B034"/>
    <w:rsid w:val="71A6E483"/>
    <w:rsid w:val="71ACB440"/>
    <w:rsid w:val="71C07662"/>
    <w:rsid w:val="726D9A18"/>
    <w:rsid w:val="72A4DA47"/>
    <w:rsid w:val="72D2851D"/>
    <w:rsid w:val="73A4705F"/>
    <w:rsid w:val="73AEEA06"/>
    <w:rsid w:val="74A90E8B"/>
    <w:rsid w:val="7524E34B"/>
    <w:rsid w:val="755B60ED"/>
    <w:rsid w:val="75660CA5"/>
    <w:rsid w:val="758F9860"/>
    <w:rsid w:val="75B684EC"/>
    <w:rsid w:val="75CDBEBC"/>
    <w:rsid w:val="75F7C25D"/>
    <w:rsid w:val="761FC395"/>
    <w:rsid w:val="7632FC3A"/>
    <w:rsid w:val="763FF3A3"/>
    <w:rsid w:val="77AC5974"/>
    <w:rsid w:val="77F99F62"/>
    <w:rsid w:val="78A37F32"/>
    <w:rsid w:val="7901D36B"/>
    <w:rsid w:val="793A4CEF"/>
    <w:rsid w:val="795074E0"/>
    <w:rsid w:val="79D458B0"/>
    <w:rsid w:val="7A60673B"/>
    <w:rsid w:val="7AB9F476"/>
    <w:rsid w:val="7B3BD446"/>
    <w:rsid w:val="7B7BC1EA"/>
    <w:rsid w:val="7BF49519"/>
    <w:rsid w:val="7CB4B1A0"/>
    <w:rsid w:val="7D0FA525"/>
    <w:rsid w:val="7E86662E"/>
    <w:rsid w:val="7E92592A"/>
    <w:rsid w:val="7E9F2BEF"/>
    <w:rsid w:val="7F177B24"/>
    <w:rsid w:val="7F5D255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DBA25"/>
  <w15:docId w15:val="{54581130-AED9-4BDE-BF8C-6AFED87A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 w:type="paragraph" w:customStyle="1" w:styleId="xmsolistparagraph">
    <w:name w:val="x_msolistparagraph"/>
    <w:basedOn w:val="Normal"/>
    <w:rsid w:val="005E7099"/>
    <w:pPr>
      <w:spacing w:before="100" w:beforeAutospacing="1" w:after="100" w:afterAutospacing="1"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720">
      <w:bodyDiv w:val="1"/>
      <w:marLeft w:val="0"/>
      <w:marRight w:val="0"/>
      <w:marTop w:val="0"/>
      <w:marBottom w:val="0"/>
      <w:divBdr>
        <w:top w:val="none" w:sz="0" w:space="0" w:color="auto"/>
        <w:left w:val="none" w:sz="0" w:space="0" w:color="auto"/>
        <w:bottom w:val="none" w:sz="0" w:space="0" w:color="auto"/>
        <w:right w:val="none" w:sz="0" w:space="0" w:color="auto"/>
      </w:divBdr>
    </w:div>
    <w:div w:id="230969737">
      <w:bodyDiv w:val="1"/>
      <w:marLeft w:val="0"/>
      <w:marRight w:val="0"/>
      <w:marTop w:val="0"/>
      <w:marBottom w:val="0"/>
      <w:divBdr>
        <w:top w:val="none" w:sz="0" w:space="0" w:color="auto"/>
        <w:left w:val="none" w:sz="0" w:space="0" w:color="auto"/>
        <w:bottom w:val="none" w:sz="0" w:space="0" w:color="auto"/>
        <w:right w:val="none" w:sz="0" w:space="0" w:color="auto"/>
      </w:divBdr>
    </w:div>
    <w:div w:id="508718726">
      <w:bodyDiv w:val="1"/>
      <w:marLeft w:val="0"/>
      <w:marRight w:val="0"/>
      <w:marTop w:val="0"/>
      <w:marBottom w:val="0"/>
      <w:divBdr>
        <w:top w:val="none" w:sz="0" w:space="0" w:color="auto"/>
        <w:left w:val="none" w:sz="0" w:space="0" w:color="auto"/>
        <w:bottom w:val="none" w:sz="0" w:space="0" w:color="auto"/>
        <w:right w:val="none" w:sz="0" w:space="0" w:color="auto"/>
      </w:divBdr>
    </w:div>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40648">
      <w:bodyDiv w:val="1"/>
      <w:marLeft w:val="0"/>
      <w:marRight w:val="0"/>
      <w:marTop w:val="0"/>
      <w:marBottom w:val="0"/>
      <w:divBdr>
        <w:top w:val="none" w:sz="0" w:space="0" w:color="auto"/>
        <w:left w:val="none" w:sz="0" w:space="0" w:color="auto"/>
        <w:bottom w:val="none" w:sz="0" w:space="0" w:color="auto"/>
        <w:right w:val="none" w:sz="0" w:space="0" w:color="auto"/>
      </w:divBdr>
    </w:div>
    <w:div w:id="1083916584">
      <w:bodyDiv w:val="1"/>
      <w:marLeft w:val="0"/>
      <w:marRight w:val="0"/>
      <w:marTop w:val="0"/>
      <w:marBottom w:val="0"/>
      <w:divBdr>
        <w:top w:val="none" w:sz="0" w:space="0" w:color="auto"/>
        <w:left w:val="none" w:sz="0" w:space="0" w:color="auto"/>
        <w:bottom w:val="none" w:sz="0" w:space="0" w:color="auto"/>
        <w:right w:val="none" w:sz="0" w:space="0" w:color="auto"/>
      </w:divBdr>
    </w:div>
    <w:div w:id="1205408375">
      <w:bodyDiv w:val="1"/>
      <w:marLeft w:val="0"/>
      <w:marRight w:val="0"/>
      <w:marTop w:val="0"/>
      <w:marBottom w:val="0"/>
      <w:divBdr>
        <w:top w:val="none" w:sz="0" w:space="0" w:color="auto"/>
        <w:left w:val="none" w:sz="0" w:space="0" w:color="auto"/>
        <w:bottom w:val="none" w:sz="0" w:space="0" w:color="auto"/>
        <w:right w:val="none" w:sz="0" w:space="0" w:color="auto"/>
      </w:divBdr>
      <w:divsChild>
        <w:div w:id="1319335572">
          <w:marLeft w:val="0"/>
          <w:marRight w:val="0"/>
          <w:marTop w:val="0"/>
          <w:marBottom w:val="0"/>
          <w:divBdr>
            <w:top w:val="none" w:sz="0" w:space="0" w:color="auto"/>
            <w:left w:val="none" w:sz="0" w:space="0" w:color="auto"/>
            <w:bottom w:val="none" w:sz="0" w:space="0" w:color="auto"/>
            <w:right w:val="none" w:sz="0" w:space="0" w:color="auto"/>
          </w:divBdr>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tyles" Target="styles.xml"/><Relationship Id="rId12" Type="http://schemas.openxmlformats.org/officeDocument/2006/relationships/hyperlink" Target="mailto:cmhoove14@gmail.com"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github.com/cmhoove14/Congregate-Staff-Testin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A7214D6E30D94479A150B12CC318A53" ma:contentTypeVersion="55" ma:contentTypeDescription="Create a new document." ma:contentTypeScope="" ma:versionID="b8d4123e8285f4959f9c5907dc147fb5">
  <xsd:schema xmlns:xsd="http://www.w3.org/2001/XMLSchema" xmlns:xs="http://www.w3.org/2001/XMLSchema" xmlns:p="http://schemas.microsoft.com/office/2006/metadata/properties" xmlns:ns2="5c6a1025-6742-4f18-9e2d-aac7d97ef5a7" xmlns:ns3="04a2bf84-9f35-4b58-9ef1-264ca1b25dcd" xmlns:ns4="c88a1a72-0461-4e9b-8c59-af3ab971b868" targetNamespace="http://schemas.microsoft.com/office/2006/metadata/properties" ma:root="true" ma:fieldsID="ccd3030f57f7fcbc23dbd0b01b837bd1" ns2:_="" ns3:_="" ns4:_="">
    <xsd:import namespace="5c6a1025-6742-4f18-9e2d-aac7d97ef5a7"/>
    <xsd:import namespace="04a2bf84-9f35-4b58-9ef1-264ca1b25dcd"/>
    <xsd:import namespace="c88a1a72-0461-4e9b-8c59-af3ab971b86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6a1025-6742-4f18-9e2d-aac7d97ef5a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a2bf84-9f35-4b58-9ef1-264ca1b25dc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a1a72-0461-4e9b-8c59-af3ab971b8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5713E-66EF-4F75-9371-28DB9EBF87FA}">
  <ds:schemaRefs>
    <ds:schemaRef ds:uri="http://schemas.microsoft.com/sharepoint/events"/>
  </ds:schemaRefs>
</ds:datastoreItem>
</file>

<file path=customXml/itemProps2.xml><?xml version="1.0" encoding="utf-8"?>
<ds:datastoreItem xmlns:ds="http://schemas.openxmlformats.org/officeDocument/2006/customXml" ds:itemID="{2066A1F7-C866-4C02-8A55-8681FB296712}">
  <ds:schemaRefs>
    <ds:schemaRef ds:uri="http://schemas.microsoft.com/sharepoint/v3/contenttype/forms"/>
  </ds:schemaRefs>
</ds:datastoreItem>
</file>

<file path=customXml/itemProps3.xml><?xml version="1.0" encoding="utf-8"?>
<ds:datastoreItem xmlns:ds="http://schemas.openxmlformats.org/officeDocument/2006/customXml" ds:itemID="{A7481EF9-06F9-4915-919C-E33B27C1F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6a1025-6742-4f18-9e2d-aac7d97ef5a7"/>
    <ds:schemaRef ds:uri="04a2bf84-9f35-4b58-9ef1-264ca1b25dcd"/>
    <ds:schemaRef ds:uri="c88a1a72-0461-4e9b-8c59-af3ab971b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3FFDFE-335F-4D8C-A1A7-7341901D4FF9}">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25</Pages>
  <Words>20868</Words>
  <Characters>118949</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CMH_Response_1444_Staff testing_8-14-21 clean_ADS_RF_CH_RF_CH_RF_CLEAN (1).docx</vt:lpstr>
    </vt:vector>
  </TitlesOfParts>
  <Company>Centers for Disease Control and Prevention</Company>
  <LinksUpToDate>false</LinksUpToDate>
  <CharactersWithSpaces>139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H_Response_1444_Staff testing_8-14-21 clean_ADS_RF_CH_RF_CH_RF_CLEAN (1).docx</dc:title>
  <dc:subject/>
  <dc:creator>Guagliardo, Sarah (CDC/OID/NCEZID)</dc:creator>
  <cp:keywords/>
  <dc:description/>
  <cp:lastModifiedBy>Hoover, Christopher M</cp:lastModifiedBy>
  <cp:revision>3</cp:revision>
  <cp:lastPrinted>2017-12-19T12:40:00Z</cp:lastPrinted>
  <dcterms:created xsi:type="dcterms:W3CDTF">2021-10-31T23:01:00Z</dcterms:created>
  <dcterms:modified xsi:type="dcterms:W3CDTF">2021-11-04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3xExVXV"/&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y fmtid="{D5CDD505-2E9C-101B-9397-08002B2CF9AE}" pid="11" name="ContentTypeId">
    <vt:lpwstr>0x010100CA7214D6E30D94479A150B12CC318A53</vt:lpwstr>
  </property>
</Properties>
</file>